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49AE003" w14:textId="0C394398"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r w:rsidR="00792E36">
        <w:rPr>
          <w:rFonts w:ascii="Times New Roman" w:hAnsi="Times New Roman" w:cs="Times New Roman"/>
        </w:rPr>
        <w:t xml:space="preserve"> </w:t>
      </w: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r w:rsidR="00792E36">
        <w:rPr>
          <w:rFonts w:ascii="Times New Roman" w:hAnsi="Times New Roman" w:cs="Times New Roman"/>
        </w:rPr>
        <w:t xml:space="preserve"> </w:t>
      </w: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0DD60E54"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440263">
        <w:rPr>
          <w:rFonts w:ascii="Times New Roman" w:eastAsiaTheme="majorEastAsia" w:hAnsi="Times New Roman" w:cs="Times New Roman"/>
        </w:rPr>
        <w:instrText xml:space="preserve"> ADDIN ZOTERO_ITEM CSL_CITATION {"citationID":"s0JwVOio","properties":{"formattedCitation":"[1, 2]","plainCitation":"[1, 2]","noteIndex":0},"citationItems":[{"id":219,"uris":["http://zotero.org/users/13598961/items/YVNZIE2C"],"itemData":{"id":219,"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218,"uris":["http://zotero.org/users/13598961/items/SYSQE6VJ"],"itemData":{"id":218,"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440263" w:rsidRPr="00440263">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EMriYz3U","properties":{"formattedCitation":"[3]","plainCitation":"[3]","noteIndex":0},"citationItems":[{"id":719,"uris":["http://zotero.org/users/13598961/items/AJLF2WMW"],"itemData":{"id":719,"type":"article-journal","abstract":"Chronic diseases are a major global health challenge, characterized by their long term nature and complexity in diagnosis, prognosis, and treatment. Machine learning (ML) has emerged as a transformative tool in healthcare, offering significant advancements in early diagnosis, risk prediction, and personalized treatment planning. However, the application of ML models in healthcare is often hindered by their \"black box\" nature, raising concerns about their interpretability and trustworthiness in clinical settings. This review explores the integration of explainable artificial intelligence (XAI) techniques into chronic disease management, highlighting the importance of developing models that are both accurate and understandable. It discusses the challenges related to data integration from various sources, such as electronic health records (EHRs), genomics, and wearables, and examines the ethical, legal, and social implications of deploying AI in healthcare. Furthermore, the review investigates barriers to clinical adoption, including regulatory hurdles, clinician training, and workflow integration. Ultimately, the paper underscores the need for multidisciplinary collaboration and responsible innovation in order to ensure that AI models are ethically sound, clinically validated, and capable of improving patient outcomes in chronic disease care.","container-title":"International Journal of Future Engineering Innovations","DOI":"10.54660/IJFEI.2025.2.3.113-120","ISSN":"30491215","issue":"3","journalAbbreviation":"IJFEI","language":"en","page":"113-120","source":"DOI.org (Crossref)","title":"Developing Explainable Machine Learning Models for Early Diagnosis, Prognosis, and Personalized Treatment Planning in Complex Chronic Diseases: A Comprehensive Study on Data Integration, Ethical Challenges, and Clinical Deployment","title-short":"Developing Explainable Machine Learning Models for Early Diagnosis, Prognosis, and Personalized Treatment Planning in Complex Chronic Diseases","volume":"2","author":[{"family":"Olayinka","given":"Hanafi Musa"}],"issued":{"date-parts":[["2025"]]}}}],"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3]</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2793B410" w14:textId="0E775048"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Recent advances in interpretable machine learning (ML) provide promising methods to uncover key risk factors with explainability, enabling more trustworthy insights. However, the diverse outputs from multiple ML models and statistical techniques can be difficult to integrate </w:t>
      </w:r>
      <w:r w:rsidRPr="00773963">
        <w:rPr>
          <w:rFonts w:ascii="Times New Roman" w:eastAsiaTheme="majorEastAsia" w:hAnsi="Times New Roman" w:cs="Times New Roman"/>
        </w:rPr>
        <w:lastRenderedPageBreak/>
        <w:t>and communicate effectively. Leveraging agentic reasoning powered by large language models (LLMs) offers an innovative way to bridge this gap by facilitating natural language-based exploration and explanation of complex data</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CNJayI4M","properties":{"formattedCitation":"[4]","plainCitation":"[4]","noteIndex":0},"citationItems":[{"id":720,"uris":["http://zotero.org/users/13598961/items/53KVQ2KT"],"itemData":{"id":720,"type":"article","abstract":"Intelligent agents stand out as a potential path toward artificial general intelligence (AGI). Thus, researchers have dedicated significant effort to diverse implementations for them. Benefiting from recent progress in large language models (LLMs), LLM-based agents that use universal natural language as an interface exhibit robust generalization capabilities across various applications -- from serving as autonomous general-purpose task assistants to applications in coding, social, and economic domains, LLM-based agents offer extensive exploration opportunities. This paper surveys current research to provide an in-depth overview of LLM-based intelligent agents within single-agent and multi-agent systems. It covers their definitions, research frameworks, and foundational components such as their composition, cognitive and planning methods, tool utilization, and responses to environmental feedback. We also delve into the mechanisms of deploying LLM-based agents in multi-agent systems, including multi-role collaboration, message passing, and strategies to alleviate communication issues between agents. The discussions also shed light on popular datasets and application scenarios. We conclude by envisioning prospects for LLM-based agents, considering the evolving landscape of AI and natural language processing.","DOI":"10.48550/arXiv.2401.03428","note":"arXiv:2401.03428 [cs]","number":"arXiv:2401.03428","publisher":"arXiv","source":"arXiv.org","title":"Exploring Large Language Model based Intelligent Agents: Definitions, Methods, and Prospects","title-short":"Exploring Large Language Model based Intelligent Agents","URL":"http://arxiv.org/abs/2401.03428","author":[{"family":"Cheng","given":"Yuheng"},{"family":"Zhang","given":"Ceyao"},{"family":"Zhang","given":"Zhengwen"},{"family":"Meng","given":"Xiangrui"},{"family":"Hong","given":"Sirui"},{"family":"Li","given":"Wenhao"},{"family":"Wang","given":"Zihao"},{"family":"Wang","given":"Zekai"},{"family":"Yin","given":"Feng"},{"family":"Zhao","given":"Junhua"},{"family":"He","given":"Xiuqiang"}],"accessed":{"date-parts":[["2025",8,2]]},"issued":{"date-parts":[["2024",1,7]]}}}],"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4]</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22B48913"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w:t>
      </w:r>
      <w:r w:rsidR="00113251">
        <w:rPr>
          <w:rFonts w:ascii="Times New Roman" w:eastAsiaTheme="majorEastAsia" w:hAnsi="Times New Roman" w:cs="Times New Roman"/>
        </w:rPr>
        <w:t>underpins</w:t>
      </w:r>
      <w:r w:rsidR="00773963" w:rsidRPr="00773963">
        <w:rPr>
          <w:rFonts w:ascii="Times New Roman" w:eastAsiaTheme="majorEastAsia" w:hAnsi="Times New Roman" w:cs="Times New Roman"/>
        </w:rPr>
        <w:t xml:space="preserve">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34F117DF"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w:t>
      </w:r>
      <w:r w:rsidR="00F64C9F">
        <w:rPr>
          <w:rFonts w:ascii="Times New Roman" w:hAnsi="Times New Roman" w:cs="Times New Roman"/>
        </w:rPr>
        <w:t xml:space="preserve"> </w:t>
      </w:r>
      <w:r w:rsidR="00F64C9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CIQbBm9N","properties":{"formattedCitation":"[5]","plainCitation":"[5]","noteIndex":0},"citationItems":[{"id":723,"uris":["http://zotero.org/users/13598961/items/7A96E7DJ"],"itemData":{"id":723,"type":"webpage","title":"Enhancing the Interpretability of Malaria and Typhoid Diagnosis with Explainable AI and Large Language Models","URL":"https://www.mdpi.com/2414-6366/9/9/216","accessed":{"date-parts":[["2025",8,2]]}}}],"schema":"https://github.com/citation-style-language/schema/raw/master/csl-citation.json"} </w:instrText>
      </w:r>
      <w:r w:rsidR="00F64C9F">
        <w:rPr>
          <w:rFonts w:ascii="Times New Roman" w:hAnsi="Times New Roman" w:cs="Times New Roman"/>
        </w:rPr>
        <w:fldChar w:fldCharType="separate"/>
      </w:r>
      <w:r w:rsidR="00597A4F" w:rsidRPr="00597A4F">
        <w:rPr>
          <w:rFonts w:ascii="Times New Roman" w:hAnsi="Times New Roman" w:cs="Times New Roman"/>
        </w:rPr>
        <w:t>[5]</w:t>
      </w:r>
      <w:r w:rsidR="00F64C9F">
        <w:rPr>
          <w:rFonts w:ascii="Times New Roman" w:hAnsi="Times New Roman" w:cs="Times New Roman"/>
        </w:rPr>
        <w:fldChar w:fldCharType="end"/>
      </w:r>
      <w:r w:rsidRPr="00882AE9">
        <w:rPr>
          <w:rFonts w:ascii="Times New Roman" w:hAnsi="Times New Roman" w:cs="Times New Roman"/>
        </w:rPr>
        <w:t>.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7B7AF38" w:rsid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and Support Vector Machines have been used to predict Dengue, Malaria, and COVID-19 incidences with notable accuracy</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EcKqeavb","properties":{"formattedCitation":"[6]","plainCitation":"[6]","noteIndex":0},"citationItems":[{"id":725,"uris":["http://zotero.org/users/13598961/items/TSWI69HA"],"itemData":{"id":725,"type":"article-journal","abstract":"Reports of Rift Valley fever (RVF), a highly climate-sensitive zoonotic disease, have been rather frequent in Kenya. Although multiple empirical analyses have shown that machine learning methods outperform time series models in forecasting time series data, there is limited evidence of their application in predicting disease outbreaks in Africa. In recent times, the literature has reported several applications of machine learning in facilitating intelligent decision-making within the healthcare sector and public health. However, there is a scarcity of information regarding the utilization of the XGBoost model for predicting disease outbreaks. Within the provinces of Kenya, the incidence of Rift Valley fever was more prominent in the Rift Valley (26.80%) and Eastern (20.60%) regions. This study investigated the correlation between the occurrence of RVF (rapid vegetation failure) and several climatic variables, including humidity, clay content, elevation, slope, and rainfall. The correlation matrix revealed a modest linear dependence between different climatic variables and RVF cases, with the highest correlation, a mere 0.02903, observed for rainfall. The XGBoost model was trained using these climate variables and achieved outstanding performance measures including an AUC of 0.8908, accuracy of 99.74%, precision of 99.75%, and recall of 99.99%. The analysis of feature importance revealed that rainfall was the most significant predictor. These findings align with previous studies demonstrating the significance of weather conditions in RVF outbreaks. The study’s results indicate that incorporating advanced machine learning models that consider several climatic variables can significantly enhance the prediction and management of RVF incidence.","container-title":"Big Data and Cognitive Computing","DOI":"10.3390/bdcc8110148","ISSN":"2504-2289","issue":"11","language":"en","license":"http://creativecommons.org/licenses/by/3.0/","note":"number: 11\npublisher: Multidisciplinary Digital Publishing Institute","page":"148","source":"www.mdpi.com","title":"An XGBoost Approach to Predictive Modelling of Rift Valley Fever Outbreaks in Kenya Using Climatic Factors","volume":"8","author":[{"family":"Mulwa","given":"Damaris"},{"family":"Kazuzuru","given":"Benedicto"},{"family":"Misinzo","given":"Gerald"},{"family":"Bett","given":"Benard"}],"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6]</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t>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 xml:space="preserve">In Cholera research specifically, statistical models such as logistic regression and time-series models have historically been used to forecast outbreaks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RA8dkV1e","properties":{"formattedCitation":"[7]","plainCitation":"[7]","noteIndex":0},"citationItems":[{"id":727,"uris":["http://zotero.org/users/13598961/items/IANB3XVC"],"itemData":{"id":727,"type":"article-journal","abstract":"Temperature and precipitation are known to affect Vibrio cholerae outbreaks. Despite this, the impact of drought on outbreaks has been largely understudied. Africa is both drought and cholera prone and more research is needed in Africa to understand cholera dynamics in relation to drought.","container-title":"BMC Infectious Diseases","DOI":"10.1186/s12879-021-06856-4","ISSN":"1471-2334","issue":"1","journalAbbreviation":"BMC Infect Dis","language":"en","page":"1177","source":"Springer Link","title":"Exploring relationships between drought and epidemic cholera in Africa using generalised linear models","volume":"21","author":[{"family":"Charnley","given":"Gina E. C."},{"family":"Kelman","given":"Ilan"},{"family":"Green","given":"Nathan"},{"family":"Hinsley","given":"Wes"},{"family":"Gaythorpe","given":"Katy A. M."},{"family":"Murray","given":"Kris A."}],"issued":{"date-parts":[["2021",11,2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7]</w:t>
      </w:r>
      <w:r w:rsidR="00597A4F">
        <w:rPr>
          <w:rFonts w:ascii="Times New Roman" w:hAnsi="Times New Roman" w:cs="Times New Roman"/>
        </w:rPr>
        <w:fldChar w:fldCharType="end"/>
      </w:r>
      <w:r w:rsidRPr="00882AE9">
        <w:rPr>
          <w:rFonts w:ascii="Times New Roman" w:hAnsi="Times New Roman" w:cs="Times New Roman"/>
        </w:rPr>
        <w:t>. However, recent studies have begun to explore the use of ensemble-based ML models for spatial and temporal prediction of Cholera risk</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vKW7m0og","properties":{"formattedCitation":"[8]","plainCitation":"[8]","noteIndex":0},"citationItems":[{"id":729,"uris":["http://zotero.org/users/13598961/items/SRYK86IR"],"itemData":{"id":729,"type":"article-journal","abstract":"The cholera epidemic remains a public threat throughout history, affecting vulnerable populations living with unreliable water and substandard sanitary conditions. Various studies have observed that the occurrence of cholera has a strong linkage with environmental factors such as climate change and geographical location. Poor Hygiene has been strongly linked to the seasonal occurrence and widespread of cholera through the creation of weather patterns that favour the disease’s transmission, infection, and the growth of Vibrio cholerae, which cause the disease. Over the past decades, there have been great achievements in developing epidemic models for the proper prediction of cholera. However, machine learning techniques have not been explicitly deployed in modelling cholera epidemics due to the challenges that come with its datasets, such as imbalanced data and missing information. This paper explores the use of machine learning algorithms such as decision tree, random forest, and logistics regression to evaluate the prevalence of cholera epidemics in West African countries while overcoming the data imbalance problem. In addition, mean square error, mean absolute error, F1 score, precision and balanced accuracy metrics were used to evaluate the performance of the three (3) models. The results show that logistic regression has an accuracy of 0.47%, random forest 0.978% and the most efficient model was the decision tree 0.998% with a mean squared error and mean absolute error of 0.001% respectively shows that the model will accurately predict cholera outbreak in Africa. Overall results will improve the understanding of the significant roles of machine learning techniques in healthcare data. The study recommends a review of healthcare systems to facilitate quality data collection and deployment of machine learning techniques.","container-title":"Western European Journal of Modern Experiments and Scientific Methods","ISSN":"2942-1896","issue":"1","language":"en","license":"Copyright (c) 2023 Western European Journal of Modern Experiments and Scientific Methods","note":"number: 1","page":"33-51","source":"westerneuropeanstudies.com","title":"DATA-DRIVEN MACHINE LEARNING TECHNIQUES FOR THE PREDICTION OF CHOLERA OUTBREAK IN WEST AFRICA","volume":"1","author":[{"family":"Onyijen","given":"O. H."},{"family":"Olaitan","given":"E. O."},{"family":"Olayinka","given":"T. C."},{"family":"Oyelola","given":"S."}],"issued":{"date-parts":[["2023",9,8]]}}}],"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8]</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lastRenderedPageBreak/>
        <w:t>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2792DCEE" w14:textId="119CA33E" w:rsid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dCVb9UF7","properties":{"formattedCitation":"[9]","plainCitation":"[9]","noteIndex":0},"citationItems":[{"id":731,"uris":["http://zotero.org/users/13598961/items/UHI9QWI5"],"itemData":{"id":731,"type":"article-journal","abstract":"Recent years have seen a tremendous growth in Artificial Intelligence (AI)-based methodological development in a broad range of domains. In this rapidly evolving field, large number of methods are being reported using machine learning (ML) and Deep Learning (DL) models. Majority of these models are inherently complex and lacks explanations of the decision making process causing these models to be termed as 'Black-Box'. One of the major bottlenecks to adopt such models in mission-critical application domains, such as banking, e-commerce, healthcare, and public services and safety, is the difficulty in interpreting them. Due to the rapid proleferation of these AI models, explaining their learning and decision making process are getting harder which require transparency and easy predictability. Aiming to collate the current state-of-the-art in interpreting the black-box models, this study provides a comprehensive analysis of the explainable AI (XAI) models. To reduce false negative and false positive outcomes of these back-box models, finding flaws in them is still difficult and inefficient. In this paper, the development of XAI is reviewed meticulously through careful selection and analysis of the current state-of-the-art of XAI research. It also provides a comprehensive and in-depth evaluation of the XAI frameworks and their efficacy to serve as a starting point of XAI for applied and theoretical researchers. Towards the end, it highlights emerging and critical issues pertaining to XAI research to showcase major, model-specific trends for better explanation, enhanced transparency, and improved prediction accuracy.","container-title":"Cognitive Computation","DOI":"10.1007/s12559-023-10179-8","ISSN":"1866-9964","issue":"1","journalAbbreviation":"Cogn Comput","language":"en","page":"45-74","source":"Springer Link","title":"Interpreting Black-Box Models: A Review on Explainable Artificial Intelligence","title-short":"Interpreting Black-Box Models","volume":"16","author":[{"family":"Hassija","given":"Vikas"},{"family":"Chamola","given":"Vinay"},{"family":"Mahapatra","given":"Atmesh"},{"family":"Singal","given":"Abhinandan"},{"family":"Goel","given":"Divyansh"},{"family":"Huang","given":"Kaizhu"},{"family":"Scardapane","given":"Simone"},{"family":"Spinelli","given":"Indro"},{"family":"Mahmud","given":"Mufti"},{"family":"Hussain","given":"Amir"}],"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9]</w:t>
      </w:r>
      <w:r w:rsidR="00597A4F">
        <w:rPr>
          <w:rFonts w:ascii="Times New Roman" w:hAnsi="Times New Roman" w:cs="Times New Roman"/>
        </w:rPr>
        <w:fldChar w:fldCharType="end"/>
      </w:r>
      <w:r w:rsidR="00597A4F">
        <w:rPr>
          <w:rFonts w:ascii="Times New Roman" w:hAnsi="Times New Roman" w:cs="Times New Roman"/>
        </w:rPr>
        <w:t xml:space="preserve">. </w:t>
      </w: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FM2YytMv","properties":{"formattedCitation":"[10]","plainCitation":"[10]","noteIndex":0},"citationItems":[{"id":734,"uris":["http://zotero.org/users/13598961/items/4SA8IL2W"],"itemData":{"id":734,"type":"webpage","title":"Explainable machine learning model incorporating social determinants of health to predict chronic kidney disease in type 2 diabetes patients | Journal of Diabetes &amp; Metabolic Disorders","URL":"https://link.springer.com/article/10.1007/s40200-025-01621-9","accessed":{"date-parts":[["2025",8,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10]</w:t>
      </w:r>
      <w:r w:rsidR="00597A4F">
        <w:rPr>
          <w:rFonts w:ascii="Times New Roman" w:hAnsi="Times New Roman" w:cs="Times New Roman"/>
        </w:rPr>
        <w:fldChar w:fldCharType="end"/>
      </w:r>
      <w:r w:rsidRPr="00A15255">
        <w:rPr>
          <w:rFonts w:ascii="Times New Roman" w:hAnsi="Times New Roman" w:cs="Times New Roman"/>
        </w:rPr>
        <w:t>.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13EFD2B9"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w:t>
      </w:r>
      <w:r w:rsidR="00597A4F">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AMI1VTGf","properties":{"formattedCitation":"[11]","plainCitation":"[11]","noteIndex":0},"citationItems":[{"id":737,"uris":["http://zotero.org/users/13598961/items/FDHS8A2K"],"itemData":{"id":737,"type":"article-journal","abstract":"Large language models (LLMs), as one of the most advanced achievements in the field of natural language processing (NLP), have made significant progress in areas such as natural language understanding and generation. However, attempts to achieve the widespread use of these models have met numerous challenges, encompassing technical, social, ethical, and legal aspects. This paper provides a comprehensive review of the various challenges associated with LLMs and analyzes the key issues related to these technologies. Among the challenges discussed are model interpretability, biases in data and model outcomes, ethical concerns regarding privacy and data security, and their high computational requirements. Furthermore, the paper examines how these challenges impact the applications of LLMs in fields such as healthcare, law, media, and education, emphasizing the importance of addressing these issues in the development and deployment of these models. Additionally, solutions for improving the robustness and control of models against biases and quality issues are proposed. Finally, the paper looks at the future of LLM research and the challenges that need to be addressed for the responsible and effective use of this technology. The goal of this paper is to provide a comprehensive analysis of the challenges and issues surrounding LLMs in order to enable the optimal and ethical use of these technologies in real-world applications.","container-title":"Applied Sciences","DOI":"10.3390/app15148103","ISSN":"2076-3417","issue":"14","journalAbbreviation":"Applied Sciences","language":"en","license":"https://creativecommons.org/licenses/by/4.0/","page":"8103","source":"DOI.org (Crossref)","title":"Large Language Models: A Structured Taxonomy and Review of Challenges, Limitations, Solutions, and Future Directions","title-short":"Large Language Models","volume":"15","author":[{"family":"Peykani","given":"Pejman"},{"family":"Ramezanlou","given":"Fatemeh"},{"family":"Tanasescu","given":"Cristina"},{"family":"Ghanidel","given":"Sanly"}],"issued":{"date-parts":[["2025",7,21]]}}}],"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1]</w:t>
      </w:r>
      <w:r w:rsidR="00BE29A1">
        <w:rPr>
          <w:rFonts w:ascii="Times New Roman" w:hAnsi="Times New Roman" w:cs="Times New Roman"/>
        </w:rPr>
        <w:fldChar w:fldCharType="end"/>
      </w:r>
      <w:r w:rsidRPr="00A15255">
        <w:rPr>
          <w:rFonts w:ascii="Times New Roman" w:hAnsi="Times New Roman" w:cs="Times New Roman"/>
        </w:rPr>
        <w:t xml:space="preserve">.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w:t>
      </w:r>
      <w:r w:rsidR="00BE29A1">
        <w:rPr>
          <w:rFonts w:ascii="Times New Roman" w:hAnsi="Times New Roman" w:cs="Times New Roman"/>
        </w:rPr>
        <w:t xml:space="preserve">. </w:t>
      </w:r>
      <w:r w:rsidRPr="00A15255">
        <w:rPr>
          <w:rFonts w:ascii="Times New Roman" w:hAnsi="Times New Roman" w:cs="Times New Roman"/>
        </w:rPr>
        <w:t>In public health, LLM agents are beginning to be tested for real-time decision support, clinical triage, and research summarization</w:t>
      </w:r>
      <w:r w:rsidR="00BE29A1">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rjsvy6aj","properties":{"formattedCitation":"[12]","plainCitation":"[12]","noteIndex":0},"citationItems":[{"id":738,"uris":["http://zotero.org/users/13598961/items/VTXQWEHI"],"itemData":{"id":738,"type":"webpage","title":"Privacy-Preserving Clinical Decision Support for Emergency Triage Using LLMs: System Architecture and Real-World Evaluation","URL":"https://www.mdpi.com/2076-3417/15/15/8412","accessed":{"date-parts":[["2025",8,2]]}}}],"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2]</w:t>
      </w:r>
      <w:r w:rsidR="00BE29A1">
        <w:rPr>
          <w:rFonts w:ascii="Times New Roman" w:hAnsi="Times New Roman" w:cs="Times New Roman"/>
        </w:rPr>
        <w:fldChar w:fldCharType="end"/>
      </w:r>
      <w:r w:rsidR="00BE29A1">
        <w:rPr>
          <w:rFonts w:ascii="Times New Roman" w:hAnsi="Times New Roman" w:cs="Times New Roman"/>
        </w:rPr>
        <w:t xml:space="preserve">. </w:t>
      </w:r>
      <w:r w:rsidRPr="00A15255">
        <w:rPr>
          <w:rFonts w:ascii="Times New Roman" w:hAnsi="Times New Roman" w:cs="Times New Roman"/>
        </w:rPr>
        <w:t xml:space="preserve">However, the use of LLMs to interpret and communicate the results of statistical and ML </w:t>
      </w:r>
      <w:r>
        <w:rPr>
          <w:rFonts w:ascii="Times New Roman" w:hAnsi="Times New Roman" w:cs="Times New Roman"/>
        </w:rPr>
        <w:t>modelling</w:t>
      </w:r>
      <w:r w:rsidR="00BE29A1">
        <w:rPr>
          <w:rFonts w:ascii="Times New Roman" w:hAnsi="Times New Roman" w:cs="Times New Roman"/>
        </w:rPr>
        <w:t xml:space="preserve">- </w:t>
      </w:r>
      <w:r w:rsidRPr="00A15255">
        <w:rPr>
          <w:rFonts w:ascii="Times New Roman" w:hAnsi="Times New Roman" w:cs="Times New Roman"/>
        </w:rPr>
        <w:t>particularly in epidemiological settings</w:t>
      </w:r>
      <w:r w:rsidR="00BE29A1">
        <w:rPr>
          <w:rFonts w:ascii="Times New Roman" w:hAnsi="Times New Roman" w:cs="Times New Roman"/>
        </w:rPr>
        <w:t xml:space="preserve"> </w:t>
      </w:r>
      <w:r w:rsidRPr="00A15255">
        <w:rPr>
          <w:rFonts w:ascii="Times New Roman" w:hAnsi="Times New Roman" w:cs="Times New Roman"/>
        </w:rPr>
        <w:t>remains underexplored.</w:t>
      </w:r>
    </w:p>
    <w:p w14:paraId="6C876591" w14:textId="10E13B1B" w:rsidR="00A15255" w:rsidRPr="00A15255" w:rsidRDefault="000341A6" w:rsidP="00DB37A4">
      <w:pPr>
        <w:jc w:val="both"/>
        <w:rPr>
          <w:rFonts w:ascii="Times New Roman" w:hAnsi="Times New Roman" w:cs="Times New Roman"/>
        </w:rPr>
      </w:pPr>
      <w:r w:rsidRPr="000341A6">
        <w:rPr>
          <w:rFonts w:ascii="Times New Roman" w:hAnsi="Times New Roman" w:cs="Times New Roman"/>
        </w:rPr>
        <w:t>While machine learning (ML) and explainable artificial intelligence (XAI) methods have seen significant advancements, and large language models (LLMs) offer promising capabilities for interaction and synthesis, there remains a notable gap in the development of integrated systems that bring these components together in a cohesive, operational framework. Specifically, few existing solutions effectively combine interpretable ML model</w:t>
      </w:r>
      <w:r>
        <w:rPr>
          <w:rFonts w:ascii="Times New Roman" w:hAnsi="Times New Roman" w:cs="Times New Roman"/>
        </w:rPr>
        <w:t>l</w:t>
      </w:r>
      <w:r w:rsidRPr="000341A6">
        <w:rPr>
          <w:rFonts w:ascii="Times New Roman" w:hAnsi="Times New Roman" w:cs="Times New Roman"/>
        </w:rPr>
        <w:t>ing with statistical reasoning, deliver real-time, data-driven explanations through a natural language interface, and translate complex analytical outputs into localized insights relevant for public health interventions. This study addresses that gap by proposing an agentic framework that unifies explainable ML models—including Explainable Boosting Machines (EBM), Natural Gradient Boosting (</w:t>
      </w:r>
      <w:proofErr w:type="spellStart"/>
      <w:r w:rsidRPr="000341A6">
        <w:rPr>
          <w:rFonts w:ascii="Times New Roman" w:hAnsi="Times New Roman" w:cs="Times New Roman"/>
        </w:rPr>
        <w:t>NGBoost</w:t>
      </w:r>
      <w:proofErr w:type="spellEnd"/>
      <w:r w:rsidRPr="000341A6">
        <w:rPr>
          <w:rFonts w:ascii="Times New Roman" w:hAnsi="Times New Roman" w:cs="Times New Roman"/>
        </w:rPr>
        <w:t xml:space="preserve">), and </w:t>
      </w:r>
      <w:proofErr w:type="spellStart"/>
      <w:r w:rsidRPr="000341A6">
        <w:rPr>
          <w:rFonts w:ascii="Times New Roman" w:hAnsi="Times New Roman" w:cs="Times New Roman"/>
        </w:rPr>
        <w:t>TabNet</w:t>
      </w:r>
      <w:proofErr w:type="spellEnd"/>
      <w:r w:rsidR="00B91DB8">
        <w:rPr>
          <w:rFonts w:ascii="Times New Roman" w:hAnsi="Times New Roman" w:cs="Times New Roman"/>
        </w:rPr>
        <w:t xml:space="preserve"> </w:t>
      </w:r>
      <w:r w:rsidRPr="000341A6">
        <w:rPr>
          <w:rFonts w:ascii="Times New Roman" w:hAnsi="Times New Roman" w:cs="Times New Roman"/>
        </w:rPr>
        <w:t xml:space="preserve">with statistical correlation and regression analyses. These components are further connected through a </w:t>
      </w:r>
      <w:proofErr w:type="spellStart"/>
      <w:r w:rsidR="006E3262">
        <w:rPr>
          <w:rFonts w:ascii="Times New Roman" w:hAnsi="Times New Roman" w:cs="Times New Roman"/>
        </w:rPr>
        <w:t>LangChain</w:t>
      </w:r>
      <w:proofErr w:type="spellEnd"/>
      <w:r w:rsidR="006E3262">
        <w:rPr>
          <w:rFonts w:ascii="Times New Roman" w:hAnsi="Times New Roman" w:cs="Times New Roman"/>
        </w:rPr>
        <w:t>-powered</w:t>
      </w:r>
      <w:r w:rsidRPr="000341A6">
        <w:rPr>
          <w:rFonts w:ascii="Times New Roman" w:hAnsi="Times New Roman" w:cs="Times New Roman"/>
        </w:rPr>
        <w:t xml:space="preserve"> LLM interface, which interprets model outputs and statistical findings in conversational form. The resulting system enables Cholera risk analysis across regions while enhancing accessibility to analytical insights for diverse stakeholders.</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lastRenderedPageBreak/>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6"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lastRenderedPageBreak/>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7">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3C997B17" w:rsidR="00727319" w:rsidRPr="00727319" w:rsidRDefault="00727319" w:rsidP="00727319">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1</w:t>
      </w:r>
      <w:r w:rsidR="003F2B0E">
        <w:rPr>
          <w:noProof/>
        </w:rPr>
        <w:fldChar w:fldCharType="end"/>
      </w:r>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lastRenderedPageBreak/>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1CD3C898" w:rsidR="007F7EA5" w:rsidRDefault="007F7EA5" w:rsidP="007F7EA5">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2</w:t>
      </w:r>
      <w:r w:rsidR="003F2B0E">
        <w:rPr>
          <w:noProof/>
        </w:rPr>
        <w:fldChar w:fldCharType="end"/>
      </w:r>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lastRenderedPageBreak/>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lastRenderedPageBreak/>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1999A218" w14:textId="50687343" w:rsidR="00A268B3" w:rsidRPr="00FE555E" w:rsidRDefault="00A268B3" w:rsidP="00505EC2">
      <w:pPr>
        <w:pStyle w:val="Heading2"/>
        <w:jc w:val="both"/>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w:t>
      </w:r>
      <w:r w:rsidRPr="00A268B3">
        <w:rPr>
          <w:rFonts w:ascii="Times New Roman" w:eastAsiaTheme="majorEastAsia" w:hAnsi="Times New Roman" w:cs="Times New Roman"/>
        </w:rPr>
        <w:lastRenderedPageBreak/>
        <w:t>decisions, especially in resource-limited settings where timely and interpretable guidance is critical.</w:t>
      </w:r>
    </w:p>
    <w:p w14:paraId="564708D1" w14:textId="3F564975" w:rsidR="00773963" w:rsidRDefault="0067030E" w:rsidP="00505EC2">
      <w:pPr>
        <w:pStyle w:val="Heading1"/>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6.0 </w:t>
      </w:r>
      <w:r w:rsidR="00773963" w:rsidRPr="00072315">
        <w:rPr>
          <w:rFonts w:ascii="Times New Roman" w:hAnsi="Times New Roman" w:cs="Times New Roman"/>
          <w:b/>
          <w:bCs/>
          <w:color w:val="auto"/>
          <w:sz w:val="24"/>
          <w:szCs w:val="24"/>
        </w:rPr>
        <w:t>Results and Insights</w:t>
      </w:r>
    </w:p>
    <w:p w14:paraId="6F55EF7D" w14:textId="104BBF16" w:rsidR="00D2512B" w:rsidRDefault="00D2512B"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6.1 Machine Learning Model Performance Comparison</w:t>
      </w:r>
    </w:p>
    <w:p w14:paraId="3025A9FA" w14:textId="1442C39F" w:rsidR="00AB6CD6" w:rsidRDefault="00AB6CD6" w:rsidP="00095EA2">
      <w:pPr>
        <w:jc w:val="both"/>
        <w:rPr>
          <w:rFonts w:ascii="Times New Roman" w:hAnsi="Times New Roman" w:cs="Times New Roman"/>
        </w:rPr>
      </w:pPr>
      <w:r>
        <w:rPr>
          <w:rFonts w:ascii="Times New Roman" w:hAnsi="Times New Roman" w:cs="Times New Roman"/>
        </w:rPr>
        <w:t>The model performance was assessed using four standard regression metrics, each providing distinct insights into predictive accuracy and model fit:</w:t>
      </w:r>
    </w:p>
    <w:p w14:paraId="769D4E3E" w14:textId="43EC7E5E" w:rsidR="00AB6CD6" w:rsidRPr="00120A21" w:rsidRDefault="00120A21" w:rsidP="00095EA2">
      <w:pPr>
        <w:jc w:val="both"/>
        <w:rPr>
          <w:rFonts w:ascii="Times New Roman" w:hAnsi="Times New Roman" w:cs="Times New Roman"/>
        </w:rPr>
      </w:pPr>
      <w:r>
        <w:rPr>
          <w:rFonts w:ascii="Times New Roman" w:eastAsiaTheme="minorEastAsia" w:hAnsi="Times New Roman" w:cs="Times New Roman"/>
        </w:rPr>
        <w:tab/>
      </w:r>
      <w:r w:rsidRPr="00120A21">
        <w:rPr>
          <w:rFonts w:ascii="Cambria Math" w:hAnsi="Cambria Math" w:cs="Arial"/>
          <w:i/>
        </w:rPr>
        <w:br/>
      </w:r>
      <m:oMathPara>
        <m:oMathParaPr>
          <m:jc m:val="center"/>
        </m:oMathParaPr>
        <m:oMath>
          <m:r>
            <m:rPr>
              <m:sty m:val="bi"/>
            </m:rPr>
            <w:rPr>
              <w:rFonts w:ascii="Cambria Math" w:hAnsi="Cambria Math" w:cs="Arial"/>
            </w:rPr>
            <m:t>MAE</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r>
                <w:rPr>
                  <w:rFonts w:ascii="Cambria Math" w:hAnsi="Cambria Math" w:cs="Arial"/>
                </w:rPr>
                <m:t xml:space="preserve"> </m:t>
              </m:r>
            </m:e>
          </m:nary>
          <m:r>
            <m:rPr>
              <m:sty m:val="bi"/>
            </m:rPr>
            <w:rPr>
              <w:rFonts w:ascii="Cambria Math" w:hAnsi="Cambria Math" w:cs="Arial"/>
            </w:rPr>
            <m:t>MSE</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r>
            <w:rPr>
              <w:rFonts w:ascii="Cambria Math" w:hAnsi="Cambria Math" w:cs="Arial"/>
            </w:rPr>
            <m:t xml:space="preserve"> </m:t>
          </m:r>
          <m:r>
            <m:rPr>
              <m:sty m:val="bi"/>
            </m:rPr>
            <w:rPr>
              <w:rFonts w:ascii="Cambria Math" w:hAnsi="Cambria Math" w:cs="Arial"/>
            </w:rPr>
            <m:t>RMSE</m:t>
          </m:r>
          <m:r>
            <w:rPr>
              <w:rFonts w:ascii="Cambria Math" w:hAnsi="Cambria Math" w:cs="Arial"/>
            </w:rPr>
            <m:t xml:space="preserve">=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 = 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e>
          </m:rad>
          <m:r>
            <w:rPr>
              <w:rFonts w:ascii="Cambria Math" w:hAnsi="Cambria Math" w:cs="Arial"/>
              <w:i/>
            </w:rPr>
            <w:br/>
          </m:r>
        </m:oMath>
        <m:oMath>
          <m:sSup>
            <m:sSupPr>
              <m:ctrlPr>
                <w:rPr>
                  <w:rFonts w:ascii="Cambria Math" w:hAnsi="Cambria Math" w:cs="Arial"/>
                  <w:b/>
                  <w:bCs/>
                  <w:i/>
                </w:rPr>
              </m:ctrlPr>
            </m:sSupPr>
            <m:e>
              <m:r>
                <m:rPr>
                  <m:sty m:val="bi"/>
                </m:rPr>
                <w:rPr>
                  <w:rFonts w:ascii="Cambria Math" w:hAnsi="Cambria Math" w:cs="Arial"/>
                </w:rPr>
                <m:t>R</m:t>
              </m:r>
            </m:e>
            <m:sup>
              <m:r>
                <m:rPr>
                  <m:sty m:val="bi"/>
                </m:rPr>
                <w:rPr>
                  <w:rFonts w:ascii="Cambria Math" w:hAnsi="Cambria Math" w:cs="Arial"/>
                </w:rPr>
                <m:t>2</m:t>
              </m:r>
            </m:sup>
          </m:sSup>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S</m:t>
                  </m:r>
                </m:e>
                <m:sub>
                  <m:r>
                    <w:rPr>
                      <w:rFonts w:ascii="Cambria Math" w:hAnsi="Cambria Math" w:cs="Arial"/>
                    </w:rPr>
                    <m:t>res</m:t>
                  </m:r>
                </m:sub>
              </m:sSub>
            </m:num>
            <m:den>
              <m:sSub>
                <m:sSubPr>
                  <m:ctrlPr>
                    <w:rPr>
                      <w:rFonts w:ascii="Cambria Math" w:hAnsi="Cambria Math" w:cs="Arial"/>
                      <w:i/>
                    </w:rPr>
                  </m:ctrlPr>
                </m:sSubPr>
                <m:e>
                  <m:r>
                    <w:rPr>
                      <w:rFonts w:ascii="Cambria Math" w:hAnsi="Cambria Math" w:cs="Arial"/>
                    </w:rPr>
                    <m:t>SS</m:t>
                  </m:r>
                </m:e>
                <m:sub>
                  <m:r>
                    <w:rPr>
                      <w:rFonts w:ascii="Cambria Math" w:hAnsi="Cambria Math" w:cs="Arial"/>
                    </w:rPr>
                    <m:t>tot</m:t>
                  </m:r>
                </m:sub>
              </m:sSub>
            </m:den>
          </m:f>
          <m:r>
            <w:rPr>
              <w:rFonts w:ascii="Cambria Math" w:hAnsi="Cambria Math" w:cs="Arial"/>
            </w:rPr>
            <m:t>=1-</m:t>
          </m:r>
          <m:f>
            <m:fPr>
              <m:ctrlPr>
                <w:rPr>
                  <w:rFonts w:ascii="Cambria Math" w:hAnsi="Cambria Math" w:cs="Arial"/>
                  <w:i/>
                </w:rPr>
              </m:ctrlPr>
            </m:fPr>
            <m:num>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num>
            <m:den>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acc>
                            <m:accPr>
                              <m:chr m:val="̅"/>
                              <m:ctrlPr>
                                <w:rPr>
                                  <w:rFonts w:ascii="Cambria Math" w:hAnsi="Cambria Math" w:cs="Arial"/>
                                  <w:i/>
                                </w:rPr>
                              </m:ctrlPr>
                            </m:accPr>
                            <m:e>
                              <m:r>
                                <w:rPr>
                                  <w:rFonts w:ascii="Cambria Math" w:hAnsi="Cambria Math" w:cs="Arial"/>
                                </w:rPr>
                                <m:t>y</m:t>
                              </m:r>
                            </m:e>
                          </m:acc>
                        </m:e>
                      </m:d>
                    </m:e>
                    <m:sup>
                      <m:r>
                        <w:rPr>
                          <w:rFonts w:ascii="Cambria Math" w:hAnsi="Cambria Math" w:cs="Arial"/>
                        </w:rPr>
                        <m:t>2</m:t>
                      </m:r>
                    </m:sup>
                  </m:sSup>
                </m:e>
              </m:nary>
            </m:den>
          </m:f>
        </m:oMath>
      </m:oMathPara>
    </w:p>
    <w:p w14:paraId="668D141E" w14:textId="41F49035" w:rsidR="00AB6CD6" w:rsidRPr="00334F30" w:rsidRDefault="00566820" w:rsidP="00095EA2">
      <w:pPr>
        <w:jc w:val="both"/>
        <w:rPr>
          <w:rFonts w:ascii="Times New Roman" w:hAnsi="Times New Roman" w:cs="Times New Roman"/>
        </w:rPr>
      </w:pPr>
      <w:r>
        <w:rPr>
          <w:rFonts w:ascii="Times New Roman" w:hAnsi="Times New Roman" w:cs="Times New Roman"/>
        </w:rPr>
        <w:t xml:space="preserve">Mean Absolute Error (MAE): </w:t>
      </w:r>
      <w:r w:rsidRPr="00AB6CD6">
        <w:rPr>
          <w:rFonts w:ascii="Times New Roman" w:hAnsi="Times New Roman" w:cs="Times New Roman"/>
        </w:rPr>
        <w:t>measures the average magnitude of errors between predicted and actual values</w:t>
      </w:r>
      <w:r>
        <w:rPr>
          <w:rFonts w:ascii="Times New Roman" w:hAnsi="Times New Roman" w:cs="Times New Roman"/>
        </w:rPr>
        <w:t xml:space="preserve">. </w:t>
      </w:r>
      <w:r w:rsidR="00AC73D6" w:rsidRPr="00334F30">
        <w:rPr>
          <w:rFonts w:ascii="Times New Roman" w:hAnsi="Times New Roman" w:cs="Times New Roman"/>
        </w:rPr>
        <w:t>W</w:t>
      </w:r>
      <w:r w:rsidR="00120A21" w:rsidRPr="00120A21">
        <w:rPr>
          <w:rFonts w:ascii="Times New Roman" w:hAnsi="Times New Roman" w:cs="Times New Roman"/>
        </w:rPr>
        <w:t>here</w:t>
      </w:r>
      <w:r w:rsidR="00AC73D6" w:rsidRPr="00334F30">
        <w:rPr>
          <w:rFonts w:ascii="Times New Roman" w:hAnsi="Times New Roman" w:cs="Times New Roman"/>
        </w:rPr>
        <w:t xml:space="preserve"> </w:t>
      </w:r>
      <w:r w:rsidR="00AC73D6" w:rsidRPr="00334F30">
        <w:rPr>
          <w:rFonts w:ascii="Times New Roman" w:hAnsi="Times New Roman" w:cs="Times New Roman"/>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 xml:space="preserve"> </m:t>
        </m:r>
      </m:oMath>
      <w:r w:rsidR="00120A21" w:rsidRPr="00120A21">
        <w:rPr>
          <w:rFonts w:ascii="Times New Roman" w:hAnsi="Times New Roman" w:cs="Times New Roman"/>
        </w:rPr>
        <w:t xml:space="preserve">​ represents the actual Cholera incidence, </w:t>
      </w:r>
      <w:r w:rsidR="00AC73D6" w:rsidRPr="00334F30">
        <w:rPr>
          <w:rFonts w:ascii="Times New Roman" w:hAnsi="Times New Roman" w:cs="Times New Roman"/>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r>
          <w:rPr>
            <w:rFonts w:ascii="Cambria Math" w:hAnsi="Cambria Math" w:cs="Arial"/>
          </w:rPr>
          <m:t xml:space="preserve"> </m:t>
        </m:r>
      </m:oMath>
      <w:r w:rsidR="00AC73D6" w:rsidRPr="00334F30">
        <w:rPr>
          <w:rFonts w:ascii="Times New Roman" w:hAnsi="Times New Roman" w:cs="Times New Roman"/>
        </w:rPr>
        <w:t xml:space="preserve"> </w:t>
      </w:r>
      <w:r w:rsidR="00120A21" w:rsidRPr="00120A21">
        <w:rPr>
          <w:rFonts w:ascii="Times New Roman" w:hAnsi="Times New Roman" w:cs="Times New Roman"/>
        </w:rPr>
        <w:t xml:space="preserve">is the predicted value, </w:t>
      </w:r>
      <w:r w:rsidR="00AC73D6" w:rsidRPr="00334F30">
        <w:rPr>
          <w:rFonts w:ascii="Times New Roman" w:hAnsi="Times New Roman" w:cs="Times New Roman"/>
        </w:rPr>
        <w:t xml:space="preserve">n </w:t>
      </w:r>
      <w:r w:rsidR="00120A21" w:rsidRPr="00120A21">
        <w:rPr>
          <w:rFonts w:ascii="Times New Roman" w:hAnsi="Times New Roman" w:cs="Times New Roman"/>
        </w:rPr>
        <w:t>is the number of observations. Mean Squared Error (MSE) calculates the average of squared differences between predicted and actual values, penalizing larger errors more heavily</w:t>
      </w:r>
      <w:r w:rsidR="00334F30" w:rsidRPr="00334F30">
        <w:rPr>
          <w:rFonts w:ascii="Times New Roman" w:hAnsi="Times New Roman" w:cs="Times New Roman"/>
        </w:rPr>
        <w:t xml:space="preserve">. </w:t>
      </w:r>
      <w:r w:rsidR="00120A21" w:rsidRPr="00334F30">
        <w:rPr>
          <w:rFonts w:ascii="Times New Roman" w:hAnsi="Times New Roman" w:cs="Times New Roman"/>
        </w:rPr>
        <w:t>Root Mean Squared Error (RMSE) represents the square root of MSE, providing error measurement in the same units as the target variable</w:t>
      </w:r>
      <w:r w:rsidR="00334F30" w:rsidRPr="00334F30">
        <w:rPr>
          <w:rFonts w:ascii="Times New Roman" w:hAnsi="Times New Roman" w:cs="Times New Roman"/>
        </w:rPr>
        <w:t xml:space="preserve">. </w:t>
      </w:r>
      <w:r w:rsidR="00120A21" w:rsidRPr="00334F30">
        <w:rPr>
          <w:rFonts w:ascii="Times New Roman" w:hAnsi="Times New Roman" w:cs="Times New Roman"/>
        </w:rPr>
        <w:t>Coefficient of Determination (R²) quantifies the proportion of variance in the dependent variable explained by the model</w:t>
      </w:r>
      <w:r w:rsidR="00120A21" w:rsidRPr="00334F30">
        <w:rPr>
          <w:rFonts w:ascii="Times New Roman" w:hAnsi="Times New Roman" w:cs="Times New Roman"/>
        </w:rPr>
        <w:t xml:space="preserve">. Where </w:t>
      </w:r>
      <w:proofErr w:type="spellStart"/>
      <w:r w:rsidR="00120A21" w:rsidRPr="00334F30">
        <w:rPr>
          <w:rFonts w:ascii="Times New Roman" w:hAnsi="Times New Roman" w:cs="Times New Roman"/>
        </w:rPr>
        <w:t>SS</w:t>
      </w:r>
      <w:r w:rsidR="00120A21" w:rsidRPr="00334F30">
        <w:rPr>
          <w:rFonts w:ascii="Times New Roman" w:hAnsi="Times New Roman" w:cs="Times New Roman"/>
          <w:vertAlign w:val="subscript"/>
        </w:rPr>
        <w:t>res</w:t>
      </w:r>
      <w:proofErr w:type="spellEnd"/>
      <w:r w:rsidR="00120A21" w:rsidRPr="00334F30">
        <w:rPr>
          <w:rFonts w:ascii="Times New Roman" w:hAnsi="Times New Roman" w:cs="Times New Roman"/>
        </w:rPr>
        <w:t xml:space="preserve"> is the sum of squared residuals, </w:t>
      </w:r>
      <w:proofErr w:type="spellStart"/>
      <w:r w:rsidR="00120A21" w:rsidRPr="00334F30">
        <w:rPr>
          <w:rFonts w:ascii="Times New Roman" w:hAnsi="Times New Roman" w:cs="Times New Roman"/>
        </w:rPr>
        <w:t>SS</w:t>
      </w:r>
      <w:r w:rsidR="00120A21" w:rsidRPr="00334F30">
        <w:rPr>
          <w:rFonts w:ascii="Times New Roman" w:hAnsi="Times New Roman" w:cs="Times New Roman"/>
          <w:vertAlign w:val="subscript"/>
        </w:rPr>
        <w:t>tot</w:t>
      </w:r>
      <w:proofErr w:type="spellEnd"/>
      <w:r w:rsidR="00120A21" w:rsidRPr="00334F30">
        <w:rPr>
          <w:rFonts w:ascii="Times New Roman" w:hAnsi="Times New Roman" w:cs="Times New Roman"/>
        </w:rPr>
        <w:t xml:space="preserve"> is the total sum of squares, and </w:t>
      </w:r>
      <w:r w:rsidR="00120A21" w:rsidRPr="00334F30">
        <w:rPr>
          <w:rFonts w:ascii="Times New Roman" w:hAnsi="Times New Roman" w:cs="Times New Roman"/>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r>
          <w:rPr>
            <w:rFonts w:ascii="Cambria Math" w:hAnsi="Cambria Math" w:cs="Arial"/>
          </w:rPr>
          <m:t xml:space="preserve"> </m:t>
        </m:r>
      </m:oMath>
      <w:r w:rsidR="00120A21" w:rsidRPr="00334F30">
        <w:rPr>
          <w:rFonts w:ascii="Times New Roman" w:hAnsi="Times New Roman" w:cs="Times New Roman"/>
        </w:rPr>
        <w:t>is the mean of observed values</w:t>
      </w:r>
      <w:r w:rsidR="00120A21" w:rsidRPr="00334F30">
        <w:rPr>
          <w:rFonts w:ascii="Times New Roman" w:hAnsi="Times New Roman" w:cs="Times New Roman"/>
        </w:rPr>
        <w:t>.</w:t>
      </w:r>
    </w:p>
    <w:p w14:paraId="69652182" w14:textId="77777777" w:rsidR="00120A21" w:rsidRDefault="00120A21" w:rsidP="00095EA2">
      <w:pPr>
        <w:jc w:val="both"/>
        <w:rPr>
          <w:rFonts w:ascii="Times New Roman" w:hAnsi="Times New Roman" w:cs="Times New Roman"/>
        </w:rPr>
      </w:pPr>
    </w:p>
    <w:p w14:paraId="2089977B" w14:textId="3F59793E" w:rsidR="00095EA2" w:rsidRDefault="00095EA2" w:rsidP="00095EA2">
      <w:pPr>
        <w:jc w:val="both"/>
        <w:rPr>
          <w:rFonts w:ascii="Times New Roman" w:hAnsi="Times New Roman" w:cs="Times New Roman"/>
        </w:rPr>
      </w:pPr>
      <w:r w:rsidRPr="00095EA2">
        <w:rPr>
          <w:rFonts w:ascii="Times New Roman" w:hAnsi="Times New Roman" w:cs="Times New Roman"/>
        </w:rPr>
        <w:t>The performance evaluation of the four machine learning models reveals nuanced differences in their ability to predict Cholera incidence across the multi-country dataset. Table 1 presents the comparative performance metrics, while Figure 6 provides a visual comparison of model performance across key evaluation criteria.</w:t>
      </w:r>
    </w:p>
    <w:p w14:paraId="5C9BC099" w14:textId="73B55665" w:rsidR="00095EA2" w:rsidRDefault="00095EA2" w:rsidP="00095EA2">
      <w:pPr>
        <w:pStyle w:val="Caption"/>
        <w:keepNext/>
      </w:pPr>
      <w:r>
        <w:t xml:space="preserve">Table </w:t>
      </w:r>
      <w:r w:rsidR="00DF21A1">
        <w:fldChar w:fldCharType="begin"/>
      </w:r>
      <w:r w:rsidR="00DF21A1">
        <w:instrText xml:space="preserve"> SEQ Table \* ARABIC </w:instrText>
      </w:r>
      <w:r w:rsidR="00DF21A1">
        <w:fldChar w:fldCharType="separate"/>
      </w:r>
      <w:r w:rsidR="00DF21A1">
        <w:rPr>
          <w:noProof/>
        </w:rPr>
        <w:t>1</w:t>
      </w:r>
      <w:r w:rsidR="00DF21A1">
        <w:rPr>
          <w:noProof/>
        </w:rPr>
        <w:fldChar w:fldCharType="end"/>
      </w:r>
      <w:r>
        <w:t xml:space="preserve"> Model Performance Comparison</w:t>
      </w:r>
    </w:p>
    <w:tbl>
      <w:tblPr>
        <w:tblStyle w:val="TableGrid"/>
        <w:tblW w:w="0" w:type="auto"/>
        <w:tblLook w:val="04A0" w:firstRow="1" w:lastRow="0" w:firstColumn="1" w:lastColumn="0" w:noHBand="0" w:noVBand="1"/>
      </w:tblPr>
      <w:tblGrid>
        <w:gridCol w:w="1947"/>
        <w:gridCol w:w="1901"/>
        <w:gridCol w:w="1882"/>
        <w:gridCol w:w="1643"/>
        <w:gridCol w:w="1643"/>
      </w:tblGrid>
      <w:tr w:rsidR="00095EA2" w14:paraId="4A3E0A01" w14:textId="4F3E40C0" w:rsidTr="00095EA2">
        <w:tc>
          <w:tcPr>
            <w:tcW w:w="1947" w:type="dxa"/>
          </w:tcPr>
          <w:p w14:paraId="3A230C0C" w14:textId="44FC8D76" w:rsidR="00095EA2" w:rsidRDefault="00095EA2" w:rsidP="00095EA2">
            <w:pPr>
              <w:jc w:val="both"/>
              <w:rPr>
                <w:rFonts w:ascii="Times New Roman" w:hAnsi="Times New Roman" w:cs="Times New Roman"/>
              </w:rPr>
            </w:pPr>
            <w:r>
              <w:rPr>
                <w:rFonts w:ascii="Times New Roman" w:hAnsi="Times New Roman" w:cs="Times New Roman"/>
              </w:rPr>
              <w:t>Model</w:t>
            </w:r>
          </w:p>
        </w:tc>
        <w:tc>
          <w:tcPr>
            <w:tcW w:w="1901" w:type="dxa"/>
          </w:tcPr>
          <w:p w14:paraId="6D91FF80" w14:textId="03B33CCC" w:rsidR="00095EA2" w:rsidRDefault="00095EA2" w:rsidP="00095EA2">
            <w:pPr>
              <w:jc w:val="both"/>
              <w:rPr>
                <w:rFonts w:ascii="Times New Roman" w:hAnsi="Times New Roman" w:cs="Times New Roman"/>
              </w:rPr>
            </w:pPr>
            <w:r>
              <w:rPr>
                <w:rFonts w:ascii="Times New Roman" w:hAnsi="Times New Roman" w:cs="Times New Roman"/>
              </w:rPr>
              <w:t>MAE</w:t>
            </w:r>
          </w:p>
        </w:tc>
        <w:tc>
          <w:tcPr>
            <w:tcW w:w="1882" w:type="dxa"/>
          </w:tcPr>
          <w:p w14:paraId="1503B4DC" w14:textId="53466648" w:rsidR="00095EA2" w:rsidRDefault="00095EA2" w:rsidP="00095EA2">
            <w:pPr>
              <w:jc w:val="both"/>
              <w:rPr>
                <w:rFonts w:ascii="Times New Roman" w:hAnsi="Times New Roman" w:cs="Times New Roman"/>
              </w:rPr>
            </w:pPr>
            <w:r>
              <w:rPr>
                <w:rFonts w:ascii="Times New Roman" w:hAnsi="Times New Roman" w:cs="Times New Roman"/>
              </w:rPr>
              <w:t>MSE</w:t>
            </w:r>
          </w:p>
        </w:tc>
        <w:tc>
          <w:tcPr>
            <w:tcW w:w="1643" w:type="dxa"/>
          </w:tcPr>
          <w:p w14:paraId="05825084" w14:textId="119303C2" w:rsidR="00095EA2" w:rsidRDefault="00095EA2" w:rsidP="00095EA2">
            <w:pPr>
              <w:jc w:val="both"/>
              <w:rPr>
                <w:rFonts w:ascii="Times New Roman" w:hAnsi="Times New Roman" w:cs="Times New Roman"/>
              </w:rPr>
            </w:pPr>
            <w:r>
              <w:rPr>
                <w:rFonts w:ascii="Times New Roman" w:hAnsi="Times New Roman" w:cs="Times New Roman"/>
              </w:rPr>
              <w:t>RMSE</w:t>
            </w:r>
          </w:p>
        </w:tc>
        <w:tc>
          <w:tcPr>
            <w:tcW w:w="1643" w:type="dxa"/>
          </w:tcPr>
          <w:p w14:paraId="2246D3FA" w14:textId="5313823A" w:rsidR="00095EA2" w:rsidRDefault="00095EA2" w:rsidP="00095EA2">
            <w:pPr>
              <w:jc w:val="both"/>
              <w:rPr>
                <w:rFonts w:ascii="Times New Roman" w:hAnsi="Times New Roman" w:cs="Times New Roman"/>
              </w:rPr>
            </w:pPr>
            <w:r>
              <w:rPr>
                <w:rFonts w:ascii="Times New Roman" w:hAnsi="Times New Roman" w:cs="Times New Roman"/>
              </w:rPr>
              <w:t>R</w:t>
            </w:r>
            <w:r w:rsidRPr="00095EA2">
              <w:rPr>
                <w:rFonts w:ascii="Times New Roman" w:hAnsi="Times New Roman" w:cs="Times New Roman"/>
                <w:vertAlign w:val="superscript"/>
              </w:rPr>
              <w:t>2</w:t>
            </w:r>
          </w:p>
        </w:tc>
      </w:tr>
      <w:tr w:rsidR="00095EA2" w14:paraId="2BE05614" w14:textId="123EE993" w:rsidTr="00095EA2">
        <w:tc>
          <w:tcPr>
            <w:tcW w:w="1947" w:type="dxa"/>
          </w:tcPr>
          <w:p w14:paraId="6B7FC1DC" w14:textId="0AB70AE4" w:rsidR="00095EA2" w:rsidRDefault="00095EA2" w:rsidP="00095EA2">
            <w:pPr>
              <w:jc w:val="both"/>
              <w:rPr>
                <w:rFonts w:ascii="Times New Roman" w:hAnsi="Times New Roman" w:cs="Times New Roman"/>
              </w:rPr>
            </w:pPr>
            <w:r>
              <w:rPr>
                <w:rFonts w:ascii="Times New Roman" w:hAnsi="Times New Roman" w:cs="Times New Roman"/>
              </w:rPr>
              <w:t>Random Forest</w:t>
            </w:r>
          </w:p>
        </w:tc>
        <w:tc>
          <w:tcPr>
            <w:tcW w:w="1901" w:type="dxa"/>
          </w:tcPr>
          <w:p w14:paraId="1F3CF67B" w14:textId="75639045" w:rsidR="00095EA2" w:rsidRDefault="00095EA2" w:rsidP="00095EA2">
            <w:pPr>
              <w:jc w:val="both"/>
              <w:rPr>
                <w:rFonts w:ascii="Times New Roman" w:hAnsi="Times New Roman" w:cs="Times New Roman"/>
              </w:rPr>
            </w:pPr>
            <w:r>
              <w:rPr>
                <w:rFonts w:ascii="Times New Roman" w:hAnsi="Times New Roman" w:cs="Times New Roman"/>
              </w:rPr>
              <w:t>12.39</w:t>
            </w:r>
          </w:p>
        </w:tc>
        <w:tc>
          <w:tcPr>
            <w:tcW w:w="1882" w:type="dxa"/>
          </w:tcPr>
          <w:p w14:paraId="00C89358" w14:textId="04382D86" w:rsidR="00095EA2" w:rsidRDefault="00095EA2" w:rsidP="00095EA2">
            <w:pPr>
              <w:jc w:val="both"/>
              <w:rPr>
                <w:rFonts w:ascii="Times New Roman" w:hAnsi="Times New Roman" w:cs="Times New Roman"/>
              </w:rPr>
            </w:pPr>
            <w:r>
              <w:rPr>
                <w:rFonts w:ascii="Times New Roman" w:hAnsi="Times New Roman" w:cs="Times New Roman"/>
              </w:rPr>
              <w:t>207.201</w:t>
            </w:r>
          </w:p>
        </w:tc>
        <w:tc>
          <w:tcPr>
            <w:tcW w:w="1643" w:type="dxa"/>
          </w:tcPr>
          <w:p w14:paraId="29C95576" w14:textId="30AAE99F" w:rsidR="00095EA2" w:rsidRDefault="00095EA2" w:rsidP="00095EA2">
            <w:pPr>
              <w:jc w:val="both"/>
              <w:rPr>
                <w:rFonts w:ascii="Times New Roman" w:hAnsi="Times New Roman" w:cs="Times New Roman"/>
              </w:rPr>
            </w:pPr>
            <w:r>
              <w:rPr>
                <w:rFonts w:ascii="Times New Roman" w:hAnsi="Times New Roman" w:cs="Times New Roman"/>
              </w:rPr>
              <w:t>14.394</w:t>
            </w:r>
          </w:p>
        </w:tc>
        <w:tc>
          <w:tcPr>
            <w:tcW w:w="1643" w:type="dxa"/>
          </w:tcPr>
          <w:p w14:paraId="12937862" w14:textId="0E3D56D8" w:rsidR="00095EA2" w:rsidRDefault="00095EA2" w:rsidP="00095EA2">
            <w:pPr>
              <w:jc w:val="both"/>
              <w:rPr>
                <w:rFonts w:ascii="Times New Roman" w:hAnsi="Times New Roman" w:cs="Times New Roman"/>
              </w:rPr>
            </w:pPr>
            <w:r>
              <w:rPr>
                <w:rFonts w:ascii="Times New Roman" w:hAnsi="Times New Roman" w:cs="Times New Roman"/>
              </w:rPr>
              <w:t>-0.006</w:t>
            </w:r>
          </w:p>
        </w:tc>
      </w:tr>
      <w:tr w:rsidR="00095EA2" w14:paraId="09C8FE20" w14:textId="3E7E021F" w:rsidTr="00095EA2">
        <w:tc>
          <w:tcPr>
            <w:tcW w:w="1947" w:type="dxa"/>
          </w:tcPr>
          <w:p w14:paraId="2A9B079C" w14:textId="78AD3BBD" w:rsidR="00095EA2" w:rsidRDefault="00095EA2" w:rsidP="00095EA2">
            <w:pPr>
              <w:jc w:val="both"/>
              <w:rPr>
                <w:rFonts w:ascii="Times New Roman" w:hAnsi="Times New Roman" w:cs="Times New Roman"/>
              </w:rPr>
            </w:pPr>
            <w:proofErr w:type="spellStart"/>
            <w:r>
              <w:rPr>
                <w:rFonts w:ascii="Times New Roman" w:hAnsi="Times New Roman" w:cs="Times New Roman"/>
              </w:rPr>
              <w:t>XGBoost</w:t>
            </w:r>
            <w:proofErr w:type="spellEnd"/>
          </w:p>
        </w:tc>
        <w:tc>
          <w:tcPr>
            <w:tcW w:w="1901" w:type="dxa"/>
          </w:tcPr>
          <w:p w14:paraId="187FC7FC" w14:textId="1E187074" w:rsidR="00095EA2" w:rsidRDefault="00095EA2" w:rsidP="00095EA2">
            <w:pPr>
              <w:jc w:val="both"/>
              <w:rPr>
                <w:rFonts w:ascii="Times New Roman" w:hAnsi="Times New Roman" w:cs="Times New Roman"/>
              </w:rPr>
            </w:pPr>
            <w:r>
              <w:rPr>
                <w:rFonts w:ascii="Times New Roman" w:hAnsi="Times New Roman" w:cs="Times New Roman"/>
              </w:rPr>
              <w:t>13.094</w:t>
            </w:r>
          </w:p>
        </w:tc>
        <w:tc>
          <w:tcPr>
            <w:tcW w:w="1882" w:type="dxa"/>
          </w:tcPr>
          <w:p w14:paraId="7927DFFE" w14:textId="6241B57A" w:rsidR="00095EA2" w:rsidRDefault="00095EA2" w:rsidP="00095EA2">
            <w:pPr>
              <w:jc w:val="both"/>
              <w:rPr>
                <w:rFonts w:ascii="Times New Roman" w:hAnsi="Times New Roman" w:cs="Times New Roman"/>
              </w:rPr>
            </w:pPr>
            <w:r>
              <w:rPr>
                <w:rFonts w:ascii="Times New Roman" w:hAnsi="Times New Roman" w:cs="Times New Roman"/>
              </w:rPr>
              <w:t>243.379</w:t>
            </w:r>
          </w:p>
        </w:tc>
        <w:tc>
          <w:tcPr>
            <w:tcW w:w="1643" w:type="dxa"/>
          </w:tcPr>
          <w:p w14:paraId="03196646" w14:textId="778B9AD7" w:rsidR="00095EA2" w:rsidRDefault="00095EA2" w:rsidP="00095EA2">
            <w:pPr>
              <w:jc w:val="both"/>
              <w:rPr>
                <w:rFonts w:ascii="Times New Roman" w:hAnsi="Times New Roman" w:cs="Times New Roman"/>
              </w:rPr>
            </w:pPr>
            <w:r>
              <w:rPr>
                <w:rFonts w:ascii="Times New Roman" w:hAnsi="Times New Roman" w:cs="Times New Roman"/>
              </w:rPr>
              <w:t>15.601</w:t>
            </w:r>
          </w:p>
        </w:tc>
        <w:tc>
          <w:tcPr>
            <w:tcW w:w="1643" w:type="dxa"/>
          </w:tcPr>
          <w:p w14:paraId="032433C9" w14:textId="7E95432A" w:rsidR="00095EA2" w:rsidRDefault="00095EA2" w:rsidP="00095EA2">
            <w:pPr>
              <w:jc w:val="both"/>
              <w:rPr>
                <w:rFonts w:ascii="Times New Roman" w:hAnsi="Times New Roman" w:cs="Times New Roman"/>
              </w:rPr>
            </w:pPr>
            <w:r>
              <w:rPr>
                <w:rFonts w:ascii="Times New Roman" w:hAnsi="Times New Roman" w:cs="Times New Roman"/>
              </w:rPr>
              <w:t>-0.182</w:t>
            </w:r>
          </w:p>
        </w:tc>
      </w:tr>
      <w:tr w:rsidR="00095EA2" w14:paraId="07B45868" w14:textId="1EE3554D" w:rsidTr="00095EA2">
        <w:tc>
          <w:tcPr>
            <w:tcW w:w="1947" w:type="dxa"/>
          </w:tcPr>
          <w:p w14:paraId="4912970A" w14:textId="10778D7B" w:rsidR="00095EA2" w:rsidRDefault="00095EA2" w:rsidP="00095EA2">
            <w:pPr>
              <w:jc w:val="both"/>
              <w:rPr>
                <w:rFonts w:ascii="Times New Roman" w:hAnsi="Times New Roman" w:cs="Times New Roman"/>
              </w:rPr>
            </w:pPr>
            <w:r>
              <w:rPr>
                <w:rFonts w:ascii="Times New Roman" w:hAnsi="Times New Roman" w:cs="Times New Roman"/>
              </w:rPr>
              <w:t>EBM</w:t>
            </w:r>
          </w:p>
        </w:tc>
        <w:tc>
          <w:tcPr>
            <w:tcW w:w="1901" w:type="dxa"/>
          </w:tcPr>
          <w:p w14:paraId="693929D4" w14:textId="590C680E" w:rsidR="00095EA2" w:rsidRDefault="00095EA2" w:rsidP="00095EA2">
            <w:pPr>
              <w:jc w:val="both"/>
              <w:rPr>
                <w:rFonts w:ascii="Times New Roman" w:hAnsi="Times New Roman" w:cs="Times New Roman"/>
              </w:rPr>
            </w:pPr>
            <w:r>
              <w:rPr>
                <w:rFonts w:ascii="Times New Roman" w:hAnsi="Times New Roman" w:cs="Times New Roman"/>
              </w:rPr>
              <w:t>12.398</w:t>
            </w:r>
          </w:p>
        </w:tc>
        <w:tc>
          <w:tcPr>
            <w:tcW w:w="1882" w:type="dxa"/>
          </w:tcPr>
          <w:p w14:paraId="5106A9FE" w14:textId="433758DF" w:rsidR="00095EA2" w:rsidRDefault="00095EA2" w:rsidP="00095EA2">
            <w:pPr>
              <w:jc w:val="both"/>
              <w:rPr>
                <w:rFonts w:ascii="Times New Roman" w:hAnsi="Times New Roman" w:cs="Times New Roman"/>
              </w:rPr>
            </w:pPr>
            <w:r>
              <w:rPr>
                <w:rFonts w:ascii="Times New Roman" w:hAnsi="Times New Roman" w:cs="Times New Roman"/>
              </w:rPr>
              <w:t>205.422</w:t>
            </w:r>
          </w:p>
        </w:tc>
        <w:tc>
          <w:tcPr>
            <w:tcW w:w="1643" w:type="dxa"/>
          </w:tcPr>
          <w:p w14:paraId="2CD2DDC4" w14:textId="1492A859" w:rsidR="00095EA2" w:rsidRDefault="00095EA2" w:rsidP="00095EA2">
            <w:pPr>
              <w:jc w:val="both"/>
              <w:rPr>
                <w:rFonts w:ascii="Times New Roman" w:hAnsi="Times New Roman" w:cs="Times New Roman"/>
              </w:rPr>
            </w:pPr>
            <w:r>
              <w:rPr>
                <w:rFonts w:ascii="Times New Roman" w:hAnsi="Times New Roman" w:cs="Times New Roman"/>
              </w:rPr>
              <w:t>14.333</w:t>
            </w:r>
          </w:p>
        </w:tc>
        <w:tc>
          <w:tcPr>
            <w:tcW w:w="1643" w:type="dxa"/>
          </w:tcPr>
          <w:p w14:paraId="124C360E" w14:textId="6628CDAD" w:rsidR="00095EA2" w:rsidRDefault="00095EA2" w:rsidP="00095EA2">
            <w:pPr>
              <w:jc w:val="both"/>
              <w:rPr>
                <w:rFonts w:ascii="Times New Roman" w:hAnsi="Times New Roman" w:cs="Times New Roman"/>
              </w:rPr>
            </w:pPr>
            <w:r>
              <w:rPr>
                <w:rFonts w:ascii="Times New Roman" w:hAnsi="Times New Roman" w:cs="Times New Roman"/>
              </w:rPr>
              <w:t>0.002</w:t>
            </w:r>
          </w:p>
        </w:tc>
      </w:tr>
      <w:tr w:rsidR="00095EA2" w14:paraId="5665E221" w14:textId="10C281B8" w:rsidTr="00095EA2">
        <w:tc>
          <w:tcPr>
            <w:tcW w:w="1947" w:type="dxa"/>
          </w:tcPr>
          <w:p w14:paraId="2CB04D2C" w14:textId="46551A73" w:rsidR="00095EA2" w:rsidRDefault="00095EA2" w:rsidP="00095EA2">
            <w:pPr>
              <w:jc w:val="both"/>
              <w:rPr>
                <w:rFonts w:ascii="Times New Roman" w:hAnsi="Times New Roman" w:cs="Times New Roman"/>
              </w:rPr>
            </w:pPr>
            <w:proofErr w:type="spellStart"/>
            <w:r>
              <w:rPr>
                <w:rFonts w:ascii="Times New Roman" w:hAnsi="Times New Roman" w:cs="Times New Roman"/>
              </w:rPr>
              <w:t>TabNet</w:t>
            </w:r>
            <w:proofErr w:type="spellEnd"/>
          </w:p>
        </w:tc>
        <w:tc>
          <w:tcPr>
            <w:tcW w:w="1901" w:type="dxa"/>
          </w:tcPr>
          <w:p w14:paraId="028D5E17" w14:textId="063AD396" w:rsidR="00095EA2" w:rsidRDefault="00095EA2" w:rsidP="00095EA2">
            <w:pPr>
              <w:jc w:val="both"/>
              <w:rPr>
                <w:rFonts w:ascii="Times New Roman" w:hAnsi="Times New Roman" w:cs="Times New Roman"/>
              </w:rPr>
            </w:pPr>
            <w:r>
              <w:rPr>
                <w:rFonts w:ascii="Times New Roman" w:hAnsi="Times New Roman" w:cs="Times New Roman"/>
              </w:rPr>
              <w:t>12.509</w:t>
            </w:r>
          </w:p>
        </w:tc>
        <w:tc>
          <w:tcPr>
            <w:tcW w:w="1882" w:type="dxa"/>
          </w:tcPr>
          <w:p w14:paraId="045F4850" w14:textId="27E29448" w:rsidR="00095EA2" w:rsidRDefault="00095EA2" w:rsidP="00095EA2">
            <w:pPr>
              <w:jc w:val="both"/>
              <w:rPr>
                <w:rFonts w:ascii="Times New Roman" w:hAnsi="Times New Roman" w:cs="Times New Roman"/>
              </w:rPr>
            </w:pPr>
            <w:r>
              <w:rPr>
                <w:rFonts w:ascii="Times New Roman" w:hAnsi="Times New Roman" w:cs="Times New Roman"/>
              </w:rPr>
              <w:t>211.525</w:t>
            </w:r>
          </w:p>
        </w:tc>
        <w:tc>
          <w:tcPr>
            <w:tcW w:w="1643" w:type="dxa"/>
          </w:tcPr>
          <w:p w14:paraId="001A9216" w14:textId="532F24CC" w:rsidR="00095EA2" w:rsidRDefault="00095EA2" w:rsidP="00095EA2">
            <w:pPr>
              <w:jc w:val="both"/>
              <w:rPr>
                <w:rFonts w:ascii="Times New Roman" w:hAnsi="Times New Roman" w:cs="Times New Roman"/>
              </w:rPr>
            </w:pPr>
            <w:r>
              <w:rPr>
                <w:rFonts w:ascii="Times New Roman" w:hAnsi="Times New Roman" w:cs="Times New Roman"/>
              </w:rPr>
              <w:t>14.544</w:t>
            </w:r>
          </w:p>
        </w:tc>
        <w:tc>
          <w:tcPr>
            <w:tcW w:w="1643" w:type="dxa"/>
          </w:tcPr>
          <w:p w14:paraId="10F72007" w14:textId="0BF93C98" w:rsidR="00095EA2" w:rsidRDefault="00095EA2" w:rsidP="00095EA2">
            <w:pPr>
              <w:jc w:val="both"/>
              <w:rPr>
                <w:rFonts w:ascii="Times New Roman" w:hAnsi="Times New Roman" w:cs="Times New Roman"/>
              </w:rPr>
            </w:pPr>
            <w:r>
              <w:rPr>
                <w:rFonts w:ascii="Times New Roman" w:hAnsi="Times New Roman" w:cs="Times New Roman"/>
              </w:rPr>
              <w:t>-0.027</w:t>
            </w:r>
          </w:p>
        </w:tc>
      </w:tr>
    </w:tbl>
    <w:p w14:paraId="0844EBF0" w14:textId="77777777" w:rsidR="00095EA2" w:rsidRDefault="00095EA2" w:rsidP="00095EA2">
      <w:pPr>
        <w:jc w:val="both"/>
        <w:rPr>
          <w:rFonts w:ascii="Times New Roman" w:hAnsi="Times New Roman" w:cs="Times New Roman"/>
        </w:rPr>
      </w:pPr>
    </w:p>
    <w:p w14:paraId="594B4DFE" w14:textId="37D93798" w:rsidR="00095EA2" w:rsidRDefault="00ED21CF" w:rsidP="00ED21CF">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3369491" wp14:editId="41826409">
            <wp:extent cx="4747260" cy="2817535"/>
            <wp:effectExtent l="0" t="0" r="0" b="1905"/>
            <wp:docPr id="2000948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48633" name="Picture 2000948633"/>
                    <pic:cNvPicPr/>
                  </pic:nvPicPr>
                  <pic:blipFill>
                    <a:blip r:embed="rId9">
                      <a:extLst>
                        <a:ext uri="{28A0092B-C50C-407E-A947-70E740481C1C}">
                          <a14:useLocalDpi xmlns:a14="http://schemas.microsoft.com/office/drawing/2010/main" val="0"/>
                        </a:ext>
                      </a:extLst>
                    </a:blip>
                    <a:stretch>
                      <a:fillRect/>
                    </a:stretch>
                  </pic:blipFill>
                  <pic:spPr>
                    <a:xfrm>
                      <a:off x="0" y="0"/>
                      <a:ext cx="4754615" cy="2821900"/>
                    </a:xfrm>
                    <a:prstGeom prst="rect">
                      <a:avLst/>
                    </a:prstGeom>
                  </pic:spPr>
                </pic:pic>
              </a:graphicData>
            </a:graphic>
          </wp:inline>
        </w:drawing>
      </w:r>
    </w:p>
    <w:p w14:paraId="01D603DF" w14:textId="6372D599" w:rsidR="00ED21CF" w:rsidRPr="00ED21CF" w:rsidRDefault="00ED21CF" w:rsidP="00ED21CF">
      <w:pPr>
        <w:jc w:val="both"/>
        <w:rPr>
          <w:rFonts w:ascii="Times New Roman" w:hAnsi="Times New Roman" w:cs="Times New Roman"/>
        </w:rPr>
      </w:pPr>
      <w:r w:rsidRPr="00ED21CF">
        <w:rPr>
          <w:rFonts w:ascii="Times New Roman" w:hAnsi="Times New Roman" w:cs="Times New Roman"/>
        </w:rPr>
        <w:t>The Explainable Boosting Machine (EBM) emerged as the best-performing model, achieving the lowest RMSE of 14.333 and the highest R² value of 0.002, albeit modest. This superior performance aligns with EBM's design strengths in capturing complex non-linear relationships while maintaining interpretability. Random Forest demonstrated competitive performance with an RMSE of 14.394 and MAE of 12.39, showing robust predictive capability despite its ensemble nature.</w:t>
      </w:r>
      <w:r>
        <w:rPr>
          <w:rFonts w:ascii="Times New Roman" w:hAnsi="Times New Roman" w:cs="Times New Roman"/>
        </w:rPr>
        <w:t xml:space="preserve"> </w:t>
      </w:r>
      <w:proofErr w:type="spellStart"/>
      <w:r w:rsidRPr="00ED21CF">
        <w:rPr>
          <w:rFonts w:ascii="Times New Roman" w:hAnsi="Times New Roman" w:cs="Times New Roman"/>
        </w:rPr>
        <w:t>XGBoost</w:t>
      </w:r>
      <w:proofErr w:type="spellEnd"/>
      <w:r>
        <w:rPr>
          <w:rFonts w:ascii="Times New Roman" w:hAnsi="Times New Roman" w:cs="Times New Roman"/>
        </w:rPr>
        <w:t xml:space="preserve"> showed the poorest results with the highest RMSE (15.601) and the </w:t>
      </w:r>
      <w:r w:rsidRPr="00ED21CF">
        <w:rPr>
          <w:rFonts w:ascii="Times New Roman" w:hAnsi="Times New Roman" w:cs="Times New Roman"/>
        </w:rPr>
        <w:t xml:space="preserve">most negative R² (-0.182). This suggests potential overfitting or suboptimal hyperparameter configuration for this specific epidemiological dataset. </w:t>
      </w:r>
      <w:proofErr w:type="spellStart"/>
      <w:r w:rsidRPr="00ED21CF">
        <w:rPr>
          <w:rFonts w:ascii="Times New Roman" w:hAnsi="Times New Roman" w:cs="Times New Roman"/>
        </w:rPr>
        <w:t>TabNet's</w:t>
      </w:r>
      <w:proofErr w:type="spellEnd"/>
      <w:r w:rsidRPr="00ED21CF">
        <w:rPr>
          <w:rFonts w:ascii="Times New Roman" w:hAnsi="Times New Roman" w:cs="Times New Roman"/>
        </w:rPr>
        <w:t xml:space="preserve"> performance fell in the middle range, with an RMSE of 14.544, indicating moderate effectiveness but not exceeding the simpler, more interpretable models.</w:t>
      </w:r>
    </w:p>
    <w:p w14:paraId="3FFA49BE" w14:textId="2CD7B780" w:rsidR="00ED21CF" w:rsidRDefault="00ED21CF" w:rsidP="000B12C4">
      <w:pPr>
        <w:jc w:val="both"/>
        <w:rPr>
          <w:rFonts w:ascii="Times New Roman" w:hAnsi="Times New Roman" w:cs="Times New Roman"/>
        </w:rPr>
      </w:pPr>
      <w:r w:rsidRPr="00ED21CF">
        <w:rPr>
          <w:rFonts w:ascii="Times New Roman" w:hAnsi="Times New Roman" w:cs="Times New Roman"/>
        </w:rPr>
        <w:t xml:space="preserve">The consistently low R² values across all models (ranging from -0.182 to 0.002) indicate that the linear variance explained by these models is limited. This suggests that Cholera incidence may be influenced by complex interactions, temporal dynamics, or unmeasured confounders not captured in the current feature set. However, the relatively similar MAE and RMSE values across the top-performing models (EBM, Random Forest, </w:t>
      </w:r>
      <w:proofErr w:type="spellStart"/>
      <w:r w:rsidRPr="00ED21CF">
        <w:rPr>
          <w:rFonts w:ascii="Times New Roman" w:hAnsi="Times New Roman" w:cs="Times New Roman"/>
        </w:rPr>
        <w:t>TabNet</w:t>
      </w:r>
      <w:proofErr w:type="spellEnd"/>
      <w:r w:rsidRPr="00ED21CF">
        <w:rPr>
          <w:rFonts w:ascii="Times New Roman" w:hAnsi="Times New Roman" w:cs="Times New Roman"/>
        </w:rPr>
        <w:t>) suggest consistent predictive accuracy despite low explained variance.</w:t>
      </w:r>
      <w:r>
        <w:rPr>
          <w:rFonts w:ascii="Times New Roman" w:hAnsi="Times New Roman" w:cs="Times New Roman"/>
        </w:rPr>
        <w:t xml:space="preserve"> </w:t>
      </w:r>
      <w:r w:rsidRPr="00ED21CF">
        <w:rPr>
          <w:rFonts w:ascii="Times New Roman" w:hAnsi="Times New Roman" w:cs="Times New Roman"/>
        </w:rPr>
        <w:t>Given EBM's combination of superior performance and inherent interpretability</w:t>
      </w:r>
      <w:r>
        <w:rPr>
          <w:rFonts w:ascii="Times New Roman" w:hAnsi="Times New Roman" w:cs="Times New Roman"/>
        </w:rPr>
        <w:t xml:space="preserve">, </w:t>
      </w:r>
      <w:r w:rsidRPr="00ED21CF">
        <w:rPr>
          <w:rFonts w:ascii="Times New Roman" w:hAnsi="Times New Roman" w:cs="Times New Roman"/>
        </w:rPr>
        <w:t>it was selected as the primary model for subsequent feature importance analysis</w:t>
      </w:r>
      <w:r>
        <w:rPr>
          <w:rFonts w:ascii="Times New Roman" w:hAnsi="Times New Roman" w:cs="Times New Roman"/>
        </w:rPr>
        <w:t>.</w:t>
      </w:r>
    </w:p>
    <w:p w14:paraId="334D417B" w14:textId="77777777" w:rsidR="000B12C4" w:rsidRPr="00095EA2" w:rsidRDefault="000B12C4" w:rsidP="000B12C4">
      <w:pPr>
        <w:jc w:val="both"/>
        <w:rPr>
          <w:rFonts w:ascii="Times New Roman" w:hAnsi="Times New Roman" w:cs="Times New Roman"/>
        </w:rPr>
      </w:pPr>
    </w:p>
    <w:p w14:paraId="512BE56D" w14:textId="1FD215F4" w:rsidR="0068312D" w:rsidRDefault="0068312D"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6.2 Feature Importance Analysis Across Models</w:t>
      </w:r>
    </w:p>
    <w:p w14:paraId="68693DBA" w14:textId="40DF87FB" w:rsidR="002878EB" w:rsidRPr="00DF21A1" w:rsidRDefault="002A3B74" w:rsidP="002A3B74">
      <w:pPr>
        <w:pStyle w:val="whitespace-normal"/>
        <w:jc w:val="both"/>
      </w:pPr>
      <w:r w:rsidRPr="002A3B74">
        <w:t>The feature importance analysis across the four machine learning models reveals both consensus and divergence in the identification of key Cholera risk predictors. Table 2 presents the consolidated feature importance scores for the top 8 variables, ranked by their average importance across all models.</w:t>
      </w:r>
    </w:p>
    <w:p w14:paraId="1F767FD5" w14:textId="509718C9" w:rsidR="00DF21A1" w:rsidRDefault="00DF21A1" w:rsidP="00DF21A1">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6F1580">
        <w:t>Top 8 Feature Importance Rankings Across Models</w:t>
      </w:r>
    </w:p>
    <w:tbl>
      <w:tblPr>
        <w:tblStyle w:val="TableGrid"/>
        <w:tblW w:w="0" w:type="auto"/>
        <w:tblLook w:val="04A0" w:firstRow="1" w:lastRow="0" w:firstColumn="1" w:lastColumn="0" w:noHBand="0" w:noVBand="1"/>
      </w:tblPr>
      <w:tblGrid>
        <w:gridCol w:w="2056"/>
        <w:gridCol w:w="1542"/>
        <w:gridCol w:w="1569"/>
        <w:gridCol w:w="1327"/>
        <w:gridCol w:w="1344"/>
        <w:gridCol w:w="1178"/>
      </w:tblGrid>
      <w:tr w:rsidR="00DF21A1" w:rsidRPr="00D96DE4" w14:paraId="2E44BF58" w14:textId="6D3038FA" w:rsidTr="00DF21A1">
        <w:tc>
          <w:tcPr>
            <w:tcW w:w="2056" w:type="dxa"/>
          </w:tcPr>
          <w:p w14:paraId="1FE12A60" w14:textId="6CBFFEEB"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Feature</w:t>
            </w:r>
          </w:p>
        </w:tc>
        <w:tc>
          <w:tcPr>
            <w:tcW w:w="1542" w:type="dxa"/>
          </w:tcPr>
          <w:p w14:paraId="1C23676A" w14:textId="28F924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Random Forest</w:t>
            </w:r>
          </w:p>
        </w:tc>
        <w:tc>
          <w:tcPr>
            <w:tcW w:w="1569" w:type="dxa"/>
          </w:tcPr>
          <w:p w14:paraId="15430C60" w14:textId="7F0F0E1F" w:rsidR="00DF21A1" w:rsidRPr="00D96DE4" w:rsidRDefault="00DF21A1" w:rsidP="000222CD">
            <w:pPr>
              <w:jc w:val="both"/>
              <w:rPr>
                <w:rFonts w:ascii="Times New Roman" w:hAnsi="Times New Roman" w:cs="Times New Roman"/>
                <w:b/>
                <w:bCs/>
              </w:rPr>
            </w:pPr>
            <w:proofErr w:type="spellStart"/>
            <w:r w:rsidRPr="00D96DE4">
              <w:rPr>
                <w:rFonts w:ascii="Times New Roman" w:hAnsi="Times New Roman" w:cs="Times New Roman"/>
                <w:b/>
                <w:bCs/>
              </w:rPr>
              <w:t>XGBoost</w:t>
            </w:r>
            <w:proofErr w:type="spellEnd"/>
          </w:p>
        </w:tc>
        <w:tc>
          <w:tcPr>
            <w:tcW w:w="1327" w:type="dxa"/>
          </w:tcPr>
          <w:p w14:paraId="483E8190" w14:textId="1BEE36E9"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EBM</w:t>
            </w:r>
          </w:p>
        </w:tc>
        <w:tc>
          <w:tcPr>
            <w:tcW w:w="1344" w:type="dxa"/>
          </w:tcPr>
          <w:p w14:paraId="20FD3E1E" w14:textId="4933B1E0" w:rsidR="00DF21A1" w:rsidRPr="00D96DE4" w:rsidRDefault="00DF21A1" w:rsidP="000222CD">
            <w:pPr>
              <w:jc w:val="both"/>
              <w:rPr>
                <w:rFonts w:ascii="Times New Roman" w:hAnsi="Times New Roman" w:cs="Times New Roman"/>
                <w:b/>
                <w:bCs/>
              </w:rPr>
            </w:pPr>
            <w:proofErr w:type="spellStart"/>
            <w:r w:rsidRPr="00D96DE4">
              <w:rPr>
                <w:rFonts w:ascii="Times New Roman" w:hAnsi="Times New Roman" w:cs="Times New Roman"/>
                <w:b/>
                <w:bCs/>
              </w:rPr>
              <w:t>TabNet</w:t>
            </w:r>
            <w:proofErr w:type="spellEnd"/>
          </w:p>
        </w:tc>
        <w:tc>
          <w:tcPr>
            <w:tcW w:w="1178" w:type="dxa"/>
          </w:tcPr>
          <w:p w14:paraId="6E06BFA9" w14:textId="371516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Average</w:t>
            </w:r>
          </w:p>
        </w:tc>
      </w:tr>
      <w:tr w:rsidR="00DF21A1" w:rsidRPr="00DF21A1" w14:paraId="06C0D7FD" w14:textId="13F3A584" w:rsidTr="00DF21A1">
        <w:tc>
          <w:tcPr>
            <w:tcW w:w="2056" w:type="dxa"/>
          </w:tcPr>
          <w:p w14:paraId="1E6D6086" w14:textId="48BC160D" w:rsidR="00DF21A1" w:rsidRPr="00DF21A1" w:rsidRDefault="00DF21A1" w:rsidP="00DF21A1">
            <w:pPr>
              <w:rPr>
                <w:rFonts w:ascii="Times New Roman" w:hAnsi="Times New Roman" w:cs="Times New Roman"/>
              </w:rPr>
            </w:pPr>
            <w:r w:rsidRPr="00DF21A1">
              <w:rPr>
                <w:rFonts w:ascii="Times New Roman" w:hAnsi="Times New Roman" w:cs="Times New Roman"/>
              </w:rPr>
              <w:t>Infant Mortality Rate</w:t>
            </w:r>
          </w:p>
        </w:tc>
        <w:tc>
          <w:tcPr>
            <w:tcW w:w="1542" w:type="dxa"/>
          </w:tcPr>
          <w:p w14:paraId="651CA814" w14:textId="02FC1C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768F856" w14:textId="0333FA4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0</w:t>
            </w:r>
          </w:p>
        </w:tc>
        <w:tc>
          <w:tcPr>
            <w:tcW w:w="1327" w:type="dxa"/>
          </w:tcPr>
          <w:p w14:paraId="310BB264" w14:textId="7697859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C7742E" w14:textId="37B3282F" w:rsidR="00DF21A1" w:rsidRPr="00DF21A1" w:rsidRDefault="00DF21A1" w:rsidP="00DF21A1">
            <w:pPr>
              <w:jc w:val="both"/>
              <w:rPr>
                <w:rFonts w:ascii="Times New Roman" w:hAnsi="Times New Roman" w:cs="Times New Roman"/>
              </w:rPr>
            </w:pPr>
            <w:r w:rsidRPr="00DF21A1">
              <w:rPr>
                <w:rFonts w:ascii="Times New Roman" w:hAnsi="Times New Roman" w:cs="Times New Roman"/>
              </w:rPr>
              <w:t>0.145</w:t>
            </w:r>
          </w:p>
        </w:tc>
        <w:tc>
          <w:tcPr>
            <w:tcW w:w="1178" w:type="dxa"/>
          </w:tcPr>
          <w:p w14:paraId="05217AD2" w14:textId="23FEDCE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8</w:t>
            </w:r>
          </w:p>
        </w:tc>
      </w:tr>
      <w:tr w:rsidR="00DF21A1" w:rsidRPr="00DF21A1" w14:paraId="71A84D5D" w14:textId="77777777" w:rsidTr="00DF21A1">
        <w:tc>
          <w:tcPr>
            <w:tcW w:w="2056" w:type="dxa"/>
          </w:tcPr>
          <w:p w14:paraId="52BE7E04" w14:textId="03A22A77" w:rsidR="00DF21A1" w:rsidRPr="00DF21A1" w:rsidRDefault="00D96DE4" w:rsidP="00DF21A1">
            <w:pPr>
              <w:rPr>
                <w:rFonts w:ascii="Times New Roman" w:hAnsi="Times New Roman" w:cs="Times New Roman"/>
              </w:rPr>
            </w:pPr>
            <w:r w:rsidRPr="00DF21A1">
              <w:rPr>
                <w:rFonts w:ascii="Times New Roman" w:hAnsi="Times New Roman" w:cs="Times New Roman"/>
              </w:rPr>
              <w:t>Turbidity</w:t>
            </w:r>
            <w:r w:rsidR="00DF21A1" w:rsidRPr="00DF21A1">
              <w:rPr>
                <w:rFonts w:ascii="Times New Roman" w:hAnsi="Times New Roman" w:cs="Times New Roman"/>
              </w:rPr>
              <w:t xml:space="preserve"> (NTU)</w:t>
            </w:r>
          </w:p>
        </w:tc>
        <w:tc>
          <w:tcPr>
            <w:tcW w:w="1542" w:type="dxa"/>
          </w:tcPr>
          <w:p w14:paraId="70F53924" w14:textId="6710472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8</w:t>
            </w:r>
          </w:p>
        </w:tc>
        <w:tc>
          <w:tcPr>
            <w:tcW w:w="1569" w:type="dxa"/>
          </w:tcPr>
          <w:p w14:paraId="0A9E042E" w14:textId="04E5DFF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1</w:t>
            </w:r>
          </w:p>
        </w:tc>
        <w:tc>
          <w:tcPr>
            <w:tcW w:w="1327" w:type="dxa"/>
          </w:tcPr>
          <w:p w14:paraId="6B1313FA" w14:textId="0FF52E9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55F251A9" w14:textId="685BAAC4"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4</w:t>
            </w:r>
          </w:p>
        </w:tc>
        <w:tc>
          <w:tcPr>
            <w:tcW w:w="1178" w:type="dxa"/>
          </w:tcPr>
          <w:p w14:paraId="4C339357" w14:textId="2540EE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4</w:t>
            </w:r>
          </w:p>
        </w:tc>
      </w:tr>
      <w:tr w:rsidR="00DF21A1" w:rsidRPr="00DF21A1" w14:paraId="518EE23C" w14:textId="707170CD" w:rsidTr="00DF21A1">
        <w:tc>
          <w:tcPr>
            <w:tcW w:w="2056" w:type="dxa"/>
          </w:tcPr>
          <w:p w14:paraId="2F2ABF21" w14:textId="6F6BBE5D"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Treatment </w:t>
            </w:r>
            <w:proofErr w:type="spellStart"/>
            <w:r w:rsidRPr="00DF21A1">
              <w:rPr>
                <w:rFonts w:ascii="Times New Roman" w:hAnsi="Times New Roman" w:cs="Times New Roman"/>
              </w:rPr>
              <w:t>Method_Filtration</w:t>
            </w:r>
            <w:proofErr w:type="spellEnd"/>
          </w:p>
        </w:tc>
        <w:tc>
          <w:tcPr>
            <w:tcW w:w="1542" w:type="dxa"/>
          </w:tcPr>
          <w:p w14:paraId="15F33400" w14:textId="4C58753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2E1EA3C4" w14:textId="003CE06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4</w:t>
            </w:r>
          </w:p>
        </w:tc>
        <w:tc>
          <w:tcPr>
            <w:tcW w:w="1327" w:type="dxa"/>
          </w:tcPr>
          <w:p w14:paraId="687D5FC8" w14:textId="0E3CCD2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0</w:t>
            </w:r>
          </w:p>
        </w:tc>
        <w:tc>
          <w:tcPr>
            <w:tcW w:w="1344" w:type="dxa"/>
          </w:tcPr>
          <w:p w14:paraId="2CD063BC" w14:textId="49FBE6A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29</w:t>
            </w:r>
          </w:p>
        </w:tc>
        <w:tc>
          <w:tcPr>
            <w:tcW w:w="1178" w:type="dxa"/>
          </w:tcPr>
          <w:p w14:paraId="4B01503F" w14:textId="46C8034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8</w:t>
            </w:r>
          </w:p>
        </w:tc>
      </w:tr>
      <w:tr w:rsidR="00DF21A1" w:rsidRPr="00DF21A1" w14:paraId="242459B2" w14:textId="0C7070C2" w:rsidTr="00DF21A1">
        <w:tc>
          <w:tcPr>
            <w:tcW w:w="2056" w:type="dxa"/>
          </w:tcPr>
          <w:p w14:paraId="718A07D0" w14:textId="7639430D"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Source </w:t>
            </w:r>
            <w:proofErr w:type="spellStart"/>
            <w:r w:rsidRPr="00DF21A1">
              <w:rPr>
                <w:rFonts w:ascii="Times New Roman" w:hAnsi="Times New Roman" w:cs="Times New Roman"/>
              </w:rPr>
              <w:t>Type_Spring</w:t>
            </w:r>
            <w:proofErr w:type="spellEnd"/>
          </w:p>
        </w:tc>
        <w:tc>
          <w:tcPr>
            <w:tcW w:w="1542" w:type="dxa"/>
          </w:tcPr>
          <w:p w14:paraId="575AA59B" w14:textId="5D82870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4B900CA4" w14:textId="2DB710F6"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0</w:t>
            </w:r>
          </w:p>
        </w:tc>
        <w:tc>
          <w:tcPr>
            <w:tcW w:w="1327" w:type="dxa"/>
          </w:tcPr>
          <w:p w14:paraId="7041C78B" w14:textId="7F0BB01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9</w:t>
            </w:r>
          </w:p>
        </w:tc>
        <w:tc>
          <w:tcPr>
            <w:tcW w:w="1344" w:type="dxa"/>
          </w:tcPr>
          <w:p w14:paraId="269102C7" w14:textId="17D2FA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80</w:t>
            </w:r>
          </w:p>
        </w:tc>
        <w:tc>
          <w:tcPr>
            <w:tcW w:w="1178" w:type="dxa"/>
          </w:tcPr>
          <w:p w14:paraId="50A27D38" w14:textId="69399D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6</w:t>
            </w:r>
          </w:p>
        </w:tc>
      </w:tr>
      <w:tr w:rsidR="00DF21A1" w:rsidRPr="00DF21A1" w14:paraId="7B1EDBB5" w14:textId="04AAB6C6" w:rsidTr="00DF21A1">
        <w:tc>
          <w:tcPr>
            <w:tcW w:w="2056" w:type="dxa"/>
          </w:tcPr>
          <w:p w14:paraId="2191CD7E" w14:textId="3E683A8E" w:rsidR="00DF21A1" w:rsidRPr="00DF21A1" w:rsidRDefault="00DF21A1" w:rsidP="00DF21A1">
            <w:pPr>
              <w:rPr>
                <w:rFonts w:ascii="Times New Roman" w:hAnsi="Times New Roman" w:cs="Times New Roman"/>
              </w:rPr>
            </w:pPr>
            <w:proofErr w:type="spellStart"/>
            <w:r w:rsidRPr="00DF21A1">
              <w:rPr>
                <w:rFonts w:ascii="Times New Roman" w:hAnsi="Times New Roman" w:cs="Times New Roman"/>
              </w:rPr>
              <w:t>Country_Indonesia</w:t>
            </w:r>
            <w:proofErr w:type="spellEnd"/>
          </w:p>
        </w:tc>
        <w:tc>
          <w:tcPr>
            <w:tcW w:w="1542" w:type="dxa"/>
          </w:tcPr>
          <w:p w14:paraId="71852DB7" w14:textId="7DADCF2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w:t>
            </w:r>
          </w:p>
        </w:tc>
        <w:tc>
          <w:tcPr>
            <w:tcW w:w="1569" w:type="dxa"/>
          </w:tcPr>
          <w:p w14:paraId="1D37C89C" w14:textId="6740D34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7</w:t>
            </w:r>
          </w:p>
        </w:tc>
        <w:tc>
          <w:tcPr>
            <w:tcW w:w="1327" w:type="dxa"/>
          </w:tcPr>
          <w:p w14:paraId="0017B75B" w14:textId="4ECE607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E1D7C1" w14:textId="570734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111</w:t>
            </w:r>
          </w:p>
        </w:tc>
        <w:tc>
          <w:tcPr>
            <w:tcW w:w="1178" w:type="dxa"/>
          </w:tcPr>
          <w:p w14:paraId="24326CD9" w14:textId="232553C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4</w:t>
            </w:r>
          </w:p>
        </w:tc>
      </w:tr>
      <w:tr w:rsidR="00DF21A1" w:rsidRPr="00DF21A1" w14:paraId="2E2DB604" w14:textId="77777777" w:rsidTr="00DF21A1">
        <w:tc>
          <w:tcPr>
            <w:tcW w:w="2056" w:type="dxa"/>
          </w:tcPr>
          <w:p w14:paraId="0034CE4B" w14:textId="397B2C76"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Source </w:t>
            </w:r>
            <w:proofErr w:type="spellStart"/>
            <w:r w:rsidRPr="00DF21A1">
              <w:rPr>
                <w:rFonts w:ascii="Times New Roman" w:hAnsi="Times New Roman" w:cs="Times New Roman"/>
              </w:rPr>
              <w:t>Type_Well</w:t>
            </w:r>
            <w:proofErr w:type="spellEnd"/>
          </w:p>
        </w:tc>
        <w:tc>
          <w:tcPr>
            <w:tcW w:w="1542" w:type="dxa"/>
          </w:tcPr>
          <w:p w14:paraId="04DACF1E" w14:textId="35519EA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569" w:type="dxa"/>
          </w:tcPr>
          <w:p w14:paraId="59486A65" w14:textId="6240F06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w:t>
            </w:r>
          </w:p>
        </w:tc>
        <w:tc>
          <w:tcPr>
            <w:tcW w:w="1327" w:type="dxa"/>
          </w:tcPr>
          <w:p w14:paraId="4A268B41" w14:textId="325F174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43B91926" w14:textId="7BE12BF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5</w:t>
            </w:r>
          </w:p>
        </w:tc>
        <w:tc>
          <w:tcPr>
            <w:tcW w:w="1178" w:type="dxa"/>
          </w:tcPr>
          <w:p w14:paraId="2F06AD28" w14:textId="3A79CC9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3</w:t>
            </w:r>
          </w:p>
        </w:tc>
      </w:tr>
      <w:tr w:rsidR="00DF21A1" w:rsidRPr="00DF21A1" w14:paraId="5B085B1B" w14:textId="77777777" w:rsidTr="00DF21A1">
        <w:tc>
          <w:tcPr>
            <w:tcW w:w="2056" w:type="dxa"/>
          </w:tcPr>
          <w:p w14:paraId="1CB24AE6" w14:textId="20F2226E" w:rsidR="00DF21A1" w:rsidRPr="00DF21A1" w:rsidRDefault="00DF21A1" w:rsidP="00DF21A1">
            <w:pPr>
              <w:rPr>
                <w:rFonts w:ascii="Times New Roman" w:hAnsi="Times New Roman" w:cs="Times New Roman"/>
              </w:rPr>
            </w:pPr>
            <w:r w:rsidRPr="00DF21A1">
              <w:rPr>
                <w:rFonts w:ascii="Times New Roman" w:hAnsi="Times New Roman" w:cs="Times New Roman"/>
              </w:rPr>
              <w:t>Healthcare Access Index (0 - 100)</w:t>
            </w:r>
          </w:p>
        </w:tc>
        <w:tc>
          <w:tcPr>
            <w:tcW w:w="1542" w:type="dxa"/>
          </w:tcPr>
          <w:p w14:paraId="7EF0163E" w14:textId="6CDEF91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0</w:t>
            </w:r>
          </w:p>
        </w:tc>
        <w:tc>
          <w:tcPr>
            <w:tcW w:w="1569" w:type="dxa"/>
          </w:tcPr>
          <w:p w14:paraId="5B924DAB" w14:textId="756DDBE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327" w:type="dxa"/>
          </w:tcPr>
          <w:p w14:paraId="16BA90C9" w14:textId="25EC623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0</w:t>
            </w:r>
          </w:p>
        </w:tc>
        <w:tc>
          <w:tcPr>
            <w:tcW w:w="1344" w:type="dxa"/>
          </w:tcPr>
          <w:p w14:paraId="0E512592" w14:textId="6E68CCC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178" w:type="dxa"/>
          </w:tcPr>
          <w:p w14:paraId="5A1B0E81" w14:textId="6742529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9</w:t>
            </w:r>
          </w:p>
        </w:tc>
      </w:tr>
      <w:tr w:rsidR="00DF21A1" w:rsidRPr="00DF21A1" w14:paraId="6A0E1ADB" w14:textId="77777777" w:rsidTr="00DF21A1">
        <w:tc>
          <w:tcPr>
            <w:tcW w:w="2056" w:type="dxa"/>
          </w:tcPr>
          <w:p w14:paraId="4F98D08F" w14:textId="34FCA698" w:rsidR="00DF21A1" w:rsidRPr="00DF21A1" w:rsidRDefault="00DF21A1" w:rsidP="00DF21A1">
            <w:pPr>
              <w:rPr>
                <w:rFonts w:ascii="Times New Roman" w:hAnsi="Times New Roman" w:cs="Times New Roman"/>
              </w:rPr>
            </w:pPr>
            <w:r w:rsidRPr="00DF21A1">
              <w:rPr>
                <w:rFonts w:ascii="Times New Roman" w:hAnsi="Times New Roman" w:cs="Times New Roman"/>
              </w:rPr>
              <w:t>Contaminant Level (ppm)</w:t>
            </w:r>
          </w:p>
        </w:tc>
        <w:tc>
          <w:tcPr>
            <w:tcW w:w="1542" w:type="dxa"/>
          </w:tcPr>
          <w:p w14:paraId="3485F0BE" w14:textId="0241340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17166FE" w14:textId="0D4AC73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0</w:t>
            </w:r>
          </w:p>
        </w:tc>
        <w:tc>
          <w:tcPr>
            <w:tcW w:w="1327" w:type="dxa"/>
          </w:tcPr>
          <w:p w14:paraId="4688DA11" w14:textId="70E260B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1</w:t>
            </w:r>
          </w:p>
        </w:tc>
        <w:tc>
          <w:tcPr>
            <w:tcW w:w="1344" w:type="dxa"/>
          </w:tcPr>
          <w:p w14:paraId="0B229612" w14:textId="3594081D"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5</w:t>
            </w:r>
          </w:p>
        </w:tc>
        <w:tc>
          <w:tcPr>
            <w:tcW w:w="1178" w:type="dxa"/>
          </w:tcPr>
          <w:p w14:paraId="48E3E67D" w14:textId="21847E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r>
    </w:tbl>
    <w:p w14:paraId="4EEDFA80" w14:textId="77777777" w:rsidR="00DF21A1" w:rsidRDefault="00DF21A1" w:rsidP="00CF0CBC"/>
    <w:p w14:paraId="16527446" w14:textId="0EB23566" w:rsidR="00DF21A1" w:rsidRPr="00DF21A1" w:rsidRDefault="00DF21A1" w:rsidP="00DF21A1">
      <w:pPr>
        <w:jc w:val="both"/>
        <w:rPr>
          <w:rFonts w:ascii="Times New Roman" w:hAnsi="Times New Roman" w:cs="Times New Roman"/>
        </w:rPr>
      </w:pPr>
      <w:r w:rsidRPr="00DF21A1">
        <w:rPr>
          <w:rFonts w:ascii="Times New Roman" w:hAnsi="Times New Roman" w:cs="Times New Roman"/>
        </w:rPr>
        <w:t>The analysis reveals that Infant Mortality Rate emerges as the most consistently important predictor across models, with an average importance score of 0.058. This socio-economic indicator likely serves as a proxy for broader healthcare infrastructure quality and population vulnerability. Turbidity, a direct water quality measure, ranks second with an average importance of 0.044, reflecting the critical role of water clarity and contamination in Cholera transmission.</w:t>
      </w:r>
      <w:r w:rsidRPr="00AB4177">
        <w:rPr>
          <w:rFonts w:ascii="Times New Roman" w:hAnsi="Times New Roman" w:cs="Times New Roman"/>
        </w:rPr>
        <w:t xml:space="preserve"> </w:t>
      </w:r>
      <w:r w:rsidRPr="00DF21A1">
        <w:rPr>
          <w:rFonts w:ascii="Times New Roman" w:hAnsi="Times New Roman" w:cs="Times New Roman"/>
        </w:rPr>
        <w:t>Notably, the feature importance values are consistently low across all models and features, with the highest individual score being 0.145 (</w:t>
      </w:r>
      <w:proofErr w:type="spellStart"/>
      <w:r w:rsidRPr="00DF21A1">
        <w:rPr>
          <w:rFonts w:ascii="Times New Roman" w:hAnsi="Times New Roman" w:cs="Times New Roman"/>
        </w:rPr>
        <w:t>TabNet</w:t>
      </w:r>
      <w:proofErr w:type="spellEnd"/>
      <w:r w:rsidRPr="00DF21A1">
        <w:rPr>
          <w:rFonts w:ascii="Times New Roman" w:hAnsi="Times New Roman" w:cs="Times New Roman"/>
        </w:rPr>
        <w:t xml:space="preserve"> for Infant Mortality Rate) and most values falling below 0.050. These low importance scores suggest that Cholera risk is driven by a distributed network of factors rather than a few dominant predictors, consistent with the multifactorial nature of waterborne disease transmission.</w:t>
      </w:r>
    </w:p>
    <w:p w14:paraId="2744C85B" w14:textId="77777777" w:rsidR="002A3B74" w:rsidRDefault="002A3B74" w:rsidP="00505EC2">
      <w:pPr>
        <w:jc w:val="both"/>
        <w:rPr>
          <w:rFonts w:ascii="Times New Roman" w:hAnsi="Times New Roman" w:cs="Times New Roman"/>
        </w:rPr>
      </w:pPr>
    </w:p>
    <w:p w14:paraId="5954ACF3" w14:textId="77777777" w:rsidR="003F3108" w:rsidRDefault="003F3108" w:rsidP="003F3108">
      <w:pPr>
        <w:jc w:val="both"/>
        <w:rPr>
          <w:rFonts w:ascii="Times New Roman" w:hAnsi="Times New Roman" w:cs="Times New Roman"/>
        </w:rPr>
      </w:pPr>
      <w:r w:rsidRPr="003F3108">
        <w:rPr>
          <w:rFonts w:ascii="Times New Roman" w:hAnsi="Times New Roman" w:cs="Times New Roman"/>
        </w:rPr>
        <w:t>Additionally, we performed detailed feature importance analysis for each of the four models individually, examining the top 10 predictors for each approach (Figures A-D). These model-specific analyses reveal distinct patterns in feature selection and weighting strategies.</w:t>
      </w:r>
    </w:p>
    <w:p w14:paraId="352516C9" w14:textId="77777777" w:rsidR="003E4EEB" w:rsidRDefault="003E4EEB" w:rsidP="003F3108">
      <w:pPr>
        <w:jc w:val="both"/>
        <w:rPr>
          <w:rFonts w:ascii="Times New Roman" w:hAnsi="Times New Roman" w:cs="Times New Roman"/>
        </w:rPr>
      </w:pPr>
    </w:p>
    <w:p w14:paraId="5EF932F9" w14:textId="4AAF1BCB" w:rsidR="003E4EEB" w:rsidRPr="003F3108" w:rsidRDefault="003E4EEB" w:rsidP="003F3108">
      <w:pPr>
        <w:jc w:val="both"/>
        <w:rPr>
          <w:rFonts w:ascii="Times New Roman" w:hAnsi="Times New Roman" w:cs="Times New Roman"/>
        </w:rPr>
      </w:pPr>
      <w:r>
        <w:rPr>
          <w:rFonts w:ascii="Times New Roman" w:hAnsi="Times New Roman" w:cs="Times New Roman"/>
          <w:noProof/>
        </w:rPr>
        <w:lastRenderedPageBreak/>
        <w:drawing>
          <wp:inline distT="0" distB="0" distL="0" distR="0" wp14:anchorId="3ACA279E" wp14:editId="432E3213">
            <wp:extent cx="5730829" cy="4429125"/>
            <wp:effectExtent l="0" t="0" r="0" b="0"/>
            <wp:docPr id="2055820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820519"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0829" cy="4429125"/>
                    </a:xfrm>
                    <a:prstGeom prst="rect">
                      <a:avLst/>
                    </a:prstGeom>
                  </pic:spPr>
                </pic:pic>
              </a:graphicData>
            </a:graphic>
          </wp:inline>
        </w:drawing>
      </w:r>
    </w:p>
    <w:p w14:paraId="207BDEFD"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A (</w:t>
      </w:r>
      <w:proofErr w:type="spellStart"/>
      <w:r w:rsidRPr="003F3108">
        <w:rPr>
          <w:rFonts w:ascii="Times New Roman" w:hAnsi="Times New Roman" w:cs="Times New Roman"/>
        </w:rPr>
        <w:t>TabNet</w:t>
      </w:r>
      <w:proofErr w:type="spellEnd"/>
      <w:r w:rsidRPr="003F3108">
        <w:rPr>
          <w:rFonts w:ascii="Times New Roman" w:hAnsi="Times New Roman" w:cs="Times New Roman"/>
        </w:rPr>
        <w:t xml:space="preserve">) shows Infant Mortality Rate as the dominant predictor (importance ~0.145), followed by Water Treatment </w:t>
      </w:r>
      <w:proofErr w:type="spellStart"/>
      <w:r w:rsidRPr="003F3108">
        <w:rPr>
          <w:rFonts w:ascii="Times New Roman" w:hAnsi="Times New Roman" w:cs="Times New Roman"/>
        </w:rPr>
        <w:t>Method_Filtration</w:t>
      </w:r>
      <w:proofErr w:type="spellEnd"/>
      <w:r w:rsidRPr="003F3108">
        <w:rPr>
          <w:rFonts w:ascii="Times New Roman" w:hAnsi="Times New Roman" w:cs="Times New Roman"/>
        </w:rPr>
        <w:t xml:space="preserve"> (~0.125) and </w:t>
      </w:r>
      <w:proofErr w:type="spellStart"/>
      <w:r w:rsidRPr="003F3108">
        <w:rPr>
          <w:rFonts w:ascii="Times New Roman" w:hAnsi="Times New Roman" w:cs="Times New Roman"/>
        </w:rPr>
        <w:t>Country_Indonesia</w:t>
      </w:r>
      <w:proofErr w:type="spellEnd"/>
      <w:r w:rsidRPr="003F3108">
        <w:rPr>
          <w:rFonts w:ascii="Times New Roman" w:hAnsi="Times New Roman" w:cs="Times New Roman"/>
        </w:rPr>
        <w:t xml:space="preserve"> (~0.110). </w:t>
      </w:r>
      <w:proofErr w:type="spellStart"/>
      <w:r w:rsidRPr="003F3108">
        <w:rPr>
          <w:rFonts w:ascii="Times New Roman" w:hAnsi="Times New Roman" w:cs="Times New Roman"/>
        </w:rPr>
        <w:t>TabNet's</w:t>
      </w:r>
      <w:proofErr w:type="spellEnd"/>
      <w:r w:rsidRPr="003F3108">
        <w:rPr>
          <w:rFonts w:ascii="Times New Roman" w:hAnsi="Times New Roman" w:cs="Times New Roman"/>
        </w:rPr>
        <w:t xml:space="preserve"> attention mechanism appears particularly sensitive to socio-economic indicators and categorical variables related to water infrastructure and geographic location.</w:t>
      </w:r>
    </w:p>
    <w:p w14:paraId="4B265B4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 xml:space="preserve">Figure B (EBM) demonstrates a more distributed importance pattern, with Dissolved Oxygen &amp; </w:t>
      </w:r>
      <w:proofErr w:type="spellStart"/>
      <w:r w:rsidRPr="003F3108">
        <w:rPr>
          <w:rFonts w:ascii="Times New Roman" w:hAnsi="Times New Roman" w:cs="Times New Roman"/>
        </w:rPr>
        <w:t>Region_West</w:t>
      </w:r>
      <w:proofErr w:type="spellEnd"/>
      <w:r w:rsidRPr="003F3108">
        <w:rPr>
          <w:rFonts w:ascii="Times New Roman" w:hAnsi="Times New Roman" w:cs="Times New Roman"/>
        </w:rPr>
        <w:t xml:space="preserve"> leading (~0.023), followed by various country-specific and water source interactions. EBM's focus on interaction terms (e.g., "Dissolved Oxygen &amp; Water Source </w:t>
      </w:r>
      <w:proofErr w:type="spellStart"/>
      <w:r w:rsidRPr="003F3108">
        <w:rPr>
          <w:rFonts w:ascii="Times New Roman" w:hAnsi="Times New Roman" w:cs="Times New Roman"/>
        </w:rPr>
        <w:t>Type_Well</w:t>
      </w:r>
      <w:proofErr w:type="spellEnd"/>
      <w:r w:rsidRPr="003F3108">
        <w:rPr>
          <w:rFonts w:ascii="Times New Roman" w:hAnsi="Times New Roman" w:cs="Times New Roman"/>
        </w:rPr>
        <w:t>") reflects its ability to capture feature combinations, though all scores remain below 0.025.</w:t>
      </w:r>
    </w:p>
    <w:p w14:paraId="1988F562"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C (</w:t>
      </w:r>
      <w:proofErr w:type="spellStart"/>
      <w:r w:rsidRPr="003F3108">
        <w:rPr>
          <w:rFonts w:ascii="Times New Roman" w:hAnsi="Times New Roman" w:cs="Times New Roman"/>
        </w:rPr>
        <w:t>XGBoost</w:t>
      </w:r>
      <w:proofErr w:type="spellEnd"/>
      <w:r w:rsidRPr="003F3108">
        <w:rPr>
          <w:rFonts w:ascii="Times New Roman" w:hAnsi="Times New Roman" w:cs="Times New Roman"/>
        </w:rPr>
        <w:t xml:space="preserve">) prioritizes geographic factors, with </w:t>
      </w:r>
      <w:proofErr w:type="spellStart"/>
      <w:r w:rsidRPr="003F3108">
        <w:rPr>
          <w:rFonts w:ascii="Times New Roman" w:hAnsi="Times New Roman" w:cs="Times New Roman"/>
        </w:rPr>
        <w:t>Country_Brazil</w:t>
      </w:r>
      <w:proofErr w:type="spellEnd"/>
      <w:r w:rsidRPr="003F3108">
        <w:rPr>
          <w:rFonts w:ascii="Times New Roman" w:hAnsi="Times New Roman" w:cs="Times New Roman"/>
        </w:rPr>
        <w:t xml:space="preserve"> and </w:t>
      </w:r>
      <w:proofErr w:type="spellStart"/>
      <w:r w:rsidRPr="003F3108">
        <w:rPr>
          <w:rFonts w:ascii="Times New Roman" w:hAnsi="Times New Roman" w:cs="Times New Roman"/>
        </w:rPr>
        <w:t>Country_Nigeria</w:t>
      </w:r>
      <w:proofErr w:type="spellEnd"/>
      <w:r w:rsidRPr="003F3108">
        <w:rPr>
          <w:rFonts w:ascii="Times New Roman" w:hAnsi="Times New Roman" w:cs="Times New Roman"/>
        </w:rPr>
        <w:t xml:space="preserve"> showing the highest importance (~0.042-0.045), followed by water source types and regional indicators. This geographic emphasis suggests </w:t>
      </w:r>
      <w:proofErr w:type="spellStart"/>
      <w:r w:rsidRPr="003F3108">
        <w:rPr>
          <w:rFonts w:ascii="Times New Roman" w:hAnsi="Times New Roman" w:cs="Times New Roman"/>
        </w:rPr>
        <w:t>XGBoost</w:t>
      </w:r>
      <w:proofErr w:type="spellEnd"/>
      <w:r w:rsidRPr="003F3108">
        <w:rPr>
          <w:rFonts w:ascii="Times New Roman" w:hAnsi="Times New Roman" w:cs="Times New Roman"/>
        </w:rPr>
        <w:t xml:space="preserve"> may be capturing country-specific epidemiological patterns and regional clustering effects.</w:t>
      </w:r>
    </w:p>
    <w:p w14:paraId="363A7FB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D (Random Forest) emphasizes direct environmental and health indicators, with Contaminant Level, Infant Mortality Rate, and Nitrate Level ranking highest (all ~0.048-0.055). The prominence of chemical contaminants (nitrate, lead) and sanitation coverage aligns with established Cholera transmission pathways.</w:t>
      </w:r>
    </w:p>
    <w:p w14:paraId="54845F62" w14:textId="77777777" w:rsidR="003F3108" w:rsidRPr="003F2B0E" w:rsidRDefault="003F3108" w:rsidP="00505EC2">
      <w:pPr>
        <w:jc w:val="both"/>
        <w:rPr>
          <w:rFonts w:ascii="Times New Roman" w:hAnsi="Times New Roman" w:cs="Times New Roman"/>
        </w:rPr>
      </w:pPr>
    </w:p>
    <w:p w14:paraId="5927E578" w14:textId="3EEA5877" w:rsidR="00D2512B" w:rsidRDefault="0068312D"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lastRenderedPageBreak/>
        <w:t xml:space="preserve">6.3 </w:t>
      </w:r>
      <w:r w:rsidR="00505EC2" w:rsidRPr="00505EC2">
        <w:rPr>
          <w:rFonts w:ascii="Times New Roman" w:hAnsi="Times New Roman" w:cs="Times New Roman"/>
          <w:b/>
          <w:bCs/>
          <w:color w:val="auto"/>
          <w:sz w:val="24"/>
          <w:szCs w:val="24"/>
        </w:rPr>
        <w:t>Statistical</w:t>
      </w:r>
      <w:r w:rsidRPr="00505EC2">
        <w:rPr>
          <w:rFonts w:ascii="Times New Roman" w:hAnsi="Times New Roman" w:cs="Times New Roman"/>
          <w:b/>
          <w:bCs/>
          <w:color w:val="auto"/>
          <w:sz w:val="24"/>
          <w:szCs w:val="24"/>
        </w:rPr>
        <w:t xml:space="preserve"> Validation of Key Predictors</w:t>
      </w:r>
    </w:p>
    <w:p w14:paraId="4282AE49" w14:textId="19EF87E8" w:rsidR="008B4F72" w:rsidRPr="008B4F72" w:rsidRDefault="008B4F72" w:rsidP="008B4F72">
      <w:pPr>
        <w:pStyle w:val="Heading3"/>
        <w:rPr>
          <w:rFonts w:ascii="Times New Roman" w:hAnsi="Times New Roman" w:cs="Times New Roman"/>
          <w:b/>
          <w:bCs/>
          <w:color w:val="auto"/>
          <w:sz w:val="24"/>
          <w:szCs w:val="24"/>
        </w:rPr>
      </w:pPr>
      <w:r w:rsidRPr="008B4F72">
        <w:rPr>
          <w:rFonts w:ascii="Times New Roman" w:hAnsi="Times New Roman" w:cs="Times New Roman"/>
          <w:b/>
          <w:bCs/>
          <w:color w:val="auto"/>
          <w:sz w:val="24"/>
          <w:szCs w:val="24"/>
        </w:rPr>
        <w:t>6.3.1 Poisson Regression Analysis</w:t>
      </w:r>
    </w:p>
    <w:p w14:paraId="2A6504B5"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 xml:space="preserve">To complement the machine learning models and statistical correlation analysis, we conducted a Poisson regression analysis to further investigate the association between predictor variables and the incidence of Cholera. Poisson regression is particularly suitable for </w:t>
      </w:r>
      <w:proofErr w:type="spellStart"/>
      <w:r w:rsidRPr="0026359E">
        <w:rPr>
          <w:rFonts w:ascii="Times New Roman" w:hAnsi="Times New Roman" w:cs="Times New Roman"/>
        </w:rPr>
        <w:t>modeling</w:t>
      </w:r>
      <w:proofErr w:type="spellEnd"/>
      <w:r w:rsidRPr="0026359E">
        <w:rPr>
          <w:rFonts w:ascii="Times New Roman" w:hAnsi="Times New Roman" w:cs="Times New Roman"/>
        </w:rPr>
        <w:t xml:space="preserve"> count-based outcome variables, such as disease incidence rates, and allows for direct estimation of incidence rate ratios (IRRs) while controlling for multiple covariates simultaneously.</w:t>
      </w:r>
    </w:p>
    <w:p w14:paraId="00725399"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3CFDBEC4"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temperatures and elevated dissolved oxygen levels are associated with increased cholera incidence, aligning with the known environmental preferences of Vibrio cholerae.</w:t>
      </w:r>
    </w:p>
    <w:p w14:paraId="6D8C4928"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The second plot (B), displaying incidence rate ratios (IRRs), confirms that increases in factors such as pH, turbidity, contaminant level, and temperature are consistently linked to elevated cholera risk. Though the IRRs are modest in magnitude, their statistical significance 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39DF74AC"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p>
    <w:p w14:paraId="4C8BCF1D" w14:textId="77777777" w:rsidR="008B4F72" w:rsidRDefault="008B4F72" w:rsidP="008B4F72">
      <w:pPr>
        <w:jc w:val="both"/>
        <w:rPr>
          <w:rFonts w:ascii="Times New Roman" w:hAnsi="Times New Roman" w:cs="Times New Roman"/>
        </w:rPr>
      </w:pPr>
    </w:p>
    <w:p w14:paraId="2A956334" w14:textId="77777777" w:rsidR="008B4F72" w:rsidRDefault="008B4F72" w:rsidP="008B4F72">
      <w:pPr>
        <w:keepNext/>
        <w:jc w:val="center"/>
      </w:pPr>
      <w:r>
        <w:rPr>
          <w:rFonts w:ascii="Times New Roman" w:hAnsi="Times New Roman" w:cs="Times New Roman"/>
          <w:noProof/>
        </w:rPr>
        <w:lastRenderedPageBreak/>
        <w:drawing>
          <wp:inline distT="0" distB="0" distL="0" distR="0" wp14:anchorId="704E2A24" wp14:editId="01B38784">
            <wp:extent cx="5072933" cy="3692195"/>
            <wp:effectExtent l="0" t="0" r="0" b="3810"/>
            <wp:docPr id="187177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3304" cy="3707022"/>
                    </a:xfrm>
                    <a:prstGeom prst="rect">
                      <a:avLst/>
                    </a:prstGeom>
                  </pic:spPr>
                </pic:pic>
              </a:graphicData>
            </a:graphic>
          </wp:inline>
        </w:drawing>
      </w:r>
    </w:p>
    <w:p w14:paraId="400B894C" w14:textId="77777777" w:rsidR="008B4F72" w:rsidRPr="0026359E" w:rsidRDefault="008B4F72" w:rsidP="008B4F72">
      <w:pPr>
        <w:pStyle w:val="Caption"/>
        <w:jc w:val="center"/>
        <w:rPr>
          <w:rFonts w:ascii="Times New Roman" w:hAnsi="Times New Roman" w:cs="Times New Roman"/>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Poisson regression analysis</w:t>
      </w:r>
    </w:p>
    <w:p w14:paraId="159F066C" w14:textId="77777777" w:rsidR="008B4F72" w:rsidRDefault="008B4F72" w:rsidP="008B4F72"/>
    <w:p w14:paraId="10C62099" w14:textId="77777777" w:rsidR="008B4F72" w:rsidRPr="003F2B0E" w:rsidRDefault="008B4F72" w:rsidP="008B4F72">
      <w:pPr>
        <w:jc w:val="both"/>
        <w:rPr>
          <w:rFonts w:ascii="Times New Roman" w:hAnsi="Times New Roman" w:cs="Times New Roman"/>
        </w:rPr>
      </w:pPr>
      <w:r w:rsidRPr="003F2B0E">
        <w:rPr>
          <w:rFonts w:ascii="Times New Roman" w:hAnsi="Times New Roman" w:cs="Times New Roman"/>
        </w:rPr>
        <w:t>Figure 5 below presents the model diagnostic plots for the Poisson regression predicting cholera cases, offering a comprehensive evaluation of model fit and underlying assumptions.</w:t>
      </w:r>
      <w:r>
        <w:rPr>
          <w:rFonts w:ascii="Times New Roman" w:hAnsi="Times New Roman" w:cs="Times New Roman"/>
        </w:rPr>
        <w:t xml:space="preserve"> </w:t>
      </w:r>
      <w:r w:rsidRPr="003F2B0E">
        <w:rPr>
          <w:rFonts w:ascii="Times New Roman" w:hAnsi="Times New Roman" w:cs="Times New Roman"/>
        </w:rPr>
        <w:t>The Pearson residuals vs. fitted values plot (top-left) is expected to show a random scatter of points around zero. However, the observed dispersion and slight funnel shape suggest potential heteroscedasticity, indicating that residual variance may increase with higher fitted values. This challenges the assumption of constant variance and suggests possible under- or overestimation in specific ranges.</w:t>
      </w:r>
      <w:r>
        <w:rPr>
          <w:rFonts w:ascii="Times New Roman" w:hAnsi="Times New Roman" w:cs="Times New Roman"/>
        </w:rPr>
        <w:t xml:space="preserve"> </w:t>
      </w:r>
      <w:r w:rsidRPr="003F2B0E">
        <w:rPr>
          <w:rFonts w:ascii="Times New Roman" w:hAnsi="Times New Roman" w:cs="Times New Roman"/>
        </w:rPr>
        <w:t>The Q-Q plot (top-right), which evaluates the normality of residuals, shows notable deviations from the diagonal red line, particularly in the tails. Although strict normality isn't required for Poisson models, this deviation may reflect unmodeled complexity, outliers, or limitations in the log-linear structure of the model. The scale-location plot (bottom-left), ideally displaying a horizontal spread of points, shows some variance across fitted values. This further supports concerns about heteroscedasticity and suggests that predictive performance may not be consistent across the outcome range.</w:t>
      </w:r>
    </w:p>
    <w:p w14:paraId="1BDD4C60" w14:textId="77777777" w:rsidR="008B4F72" w:rsidRDefault="008B4F72" w:rsidP="008B4F72">
      <w:pPr>
        <w:jc w:val="both"/>
        <w:rPr>
          <w:rFonts w:ascii="Times New Roman" w:hAnsi="Times New Roman" w:cs="Times New Roman"/>
        </w:rPr>
      </w:pPr>
      <w:r w:rsidRPr="003F2B0E">
        <w:rPr>
          <w:rFonts w:ascii="Times New Roman" w:hAnsi="Times New Roman" w:cs="Times New Roman"/>
        </w:rPr>
        <w:t xml:space="preserve">The observed vs. predicted plot (bottom-right) compares actual and predicted cholera case counts. The clustering of points away from the 45-degree red reference line indicates systematic bias, with the model failing to capture the full variability in observed data. This is consistent with the model’s </w:t>
      </w:r>
      <w:proofErr w:type="gramStart"/>
      <w:r w:rsidRPr="003F2B0E">
        <w:rPr>
          <w:rFonts w:ascii="Times New Roman" w:hAnsi="Times New Roman" w:cs="Times New Roman"/>
        </w:rPr>
        <w:t>pseudo R</w:t>
      </w:r>
      <w:proofErr w:type="gramEnd"/>
      <w:r w:rsidRPr="003F2B0E">
        <w:rPr>
          <w:rFonts w:ascii="Times New Roman" w:hAnsi="Times New Roman" w:cs="Times New Roman"/>
        </w:rPr>
        <w:t>² of 0.18, suggesting limited explanatory power.</w:t>
      </w:r>
      <w:r>
        <w:rPr>
          <w:rFonts w:ascii="Times New Roman" w:hAnsi="Times New Roman" w:cs="Times New Roman"/>
        </w:rPr>
        <w:t xml:space="preserve"> While</w:t>
      </w:r>
      <w:r w:rsidRPr="003F2B0E">
        <w:rPr>
          <w:rFonts w:ascii="Times New Roman" w:hAnsi="Times New Roman" w:cs="Times New Roman"/>
        </w:rPr>
        <w:t xml:space="preserve"> the Poisson model identifies significant associations, Figure 5 highlights concerns related to residual </w:t>
      </w:r>
      <w:r>
        <w:rPr>
          <w:rFonts w:ascii="Times New Roman" w:hAnsi="Times New Roman" w:cs="Times New Roman"/>
        </w:rPr>
        <w:t>behaviour</w:t>
      </w:r>
      <w:r w:rsidRPr="003F2B0E">
        <w:rPr>
          <w:rFonts w:ascii="Times New Roman" w:hAnsi="Times New Roman" w:cs="Times New Roman"/>
        </w:rPr>
        <w:t xml:space="preserve">, prediction accuracy, and variance explanation. These findings indicate the potential need for model enhancements, such as incorporating interaction terms, exploring nonlinear </w:t>
      </w:r>
      <w:r w:rsidRPr="003F2B0E">
        <w:rPr>
          <w:rFonts w:ascii="Times New Roman" w:hAnsi="Times New Roman" w:cs="Times New Roman"/>
        </w:rPr>
        <w:lastRenderedPageBreak/>
        <w:t>effects, or adopting alternative approaches like negative binomial regression to better account for overdispersion and improve overall model fit.</w:t>
      </w:r>
    </w:p>
    <w:p w14:paraId="13C7BA99" w14:textId="77777777" w:rsidR="008B4F72" w:rsidRPr="003F2B0E" w:rsidRDefault="008B4F72" w:rsidP="008B4F72">
      <w:pPr>
        <w:jc w:val="center"/>
        <w:rPr>
          <w:rFonts w:ascii="Times New Roman" w:hAnsi="Times New Roman" w:cs="Times New Roman"/>
        </w:rPr>
      </w:pPr>
      <w:r>
        <w:rPr>
          <w:rFonts w:ascii="Times New Roman" w:hAnsi="Times New Roman" w:cs="Times New Roman"/>
          <w:noProof/>
        </w:rPr>
        <w:drawing>
          <wp:inline distT="0" distB="0" distL="0" distR="0" wp14:anchorId="5F627DBC" wp14:editId="607E8AA3">
            <wp:extent cx="3974907" cy="3179925"/>
            <wp:effectExtent l="0" t="0" r="6985" b="1905"/>
            <wp:docPr id="66911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13646"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4907" cy="3179925"/>
                    </a:xfrm>
                    <a:prstGeom prst="rect">
                      <a:avLst/>
                    </a:prstGeom>
                  </pic:spPr>
                </pic:pic>
              </a:graphicData>
            </a:graphic>
          </wp:inline>
        </w:drawing>
      </w:r>
    </w:p>
    <w:p w14:paraId="778EF610" w14:textId="77777777" w:rsidR="008B4F72" w:rsidRDefault="008B4F72" w:rsidP="008B4F72"/>
    <w:p w14:paraId="3A14558C" w14:textId="789974A5" w:rsidR="008B4F72" w:rsidRDefault="008B4F72" w:rsidP="008B4F72">
      <w:pPr>
        <w:pStyle w:val="Heading2"/>
        <w:rPr>
          <w:rFonts w:ascii="Times New Roman" w:hAnsi="Times New Roman" w:cs="Times New Roman"/>
          <w:b/>
          <w:bCs/>
          <w:color w:val="auto"/>
          <w:sz w:val="24"/>
          <w:szCs w:val="24"/>
        </w:rPr>
      </w:pPr>
      <w:r w:rsidRPr="008B4F72">
        <w:rPr>
          <w:rFonts w:ascii="Times New Roman" w:hAnsi="Times New Roman" w:cs="Times New Roman"/>
          <w:b/>
          <w:bCs/>
          <w:color w:val="auto"/>
          <w:sz w:val="24"/>
          <w:szCs w:val="24"/>
        </w:rPr>
        <w:t xml:space="preserve">6.4 </w:t>
      </w:r>
      <w:r w:rsidR="00F51F71">
        <w:rPr>
          <w:rFonts w:ascii="Times New Roman" w:hAnsi="Times New Roman" w:cs="Times New Roman"/>
          <w:b/>
          <w:bCs/>
          <w:color w:val="auto"/>
          <w:sz w:val="24"/>
          <w:szCs w:val="24"/>
        </w:rPr>
        <w:t>Demonstration of Agent Response and Interface Functionality</w:t>
      </w:r>
    </w:p>
    <w:p w14:paraId="57B61141" w14:textId="6A42A45F" w:rsidR="00F51F71" w:rsidRDefault="00F51F71" w:rsidP="00BF28D1">
      <w:pPr>
        <w:pStyle w:val="Heading3"/>
        <w:rPr>
          <w:rFonts w:ascii="Times New Roman" w:hAnsi="Times New Roman" w:cs="Times New Roman"/>
          <w:b/>
          <w:bCs/>
          <w:color w:val="auto"/>
          <w:sz w:val="24"/>
          <w:szCs w:val="24"/>
        </w:rPr>
      </w:pPr>
      <w:r w:rsidRPr="00BF28D1">
        <w:rPr>
          <w:rFonts w:ascii="Times New Roman" w:hAnsi="Times New Roman" w:cs="Times New Roman"/>
          <w:b/>
          <w:bCs/>
          <w:color w:val="auto"/>
          <w:sz w:val="24"/>
          <w:szCs w:val="24"/>
        </w:rPr>
        <w:t>6.4.1 Prompt Engineering for the Agent</w:t>
      </w:r>
    </w:p>
    <w:p w14:paraId="1D433282"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o ensure accurate and contextually relevant responses, the agent is guided by a carefully constructed prompt template developed using the </w:t>
      </w:r>
      <w:proofErr w:type="spellStart"/>
      <w:r w:rsidRPr="00BF28D1">
        <w:rPr>
          <w:rFonts w:ascii="Times New Roman" w:hAnsi="Times New Roman" w:cs="Times New Roman"/>
        </w:rPr>
        <w:t>PromptTemplate</w:t>
      </w:r>
      <w:proofErr w:type="spellEnd"/>
      <w:r w:rsidRPr="00BF28D1">
        <w:rPr>
          <w:rFonts w:ascii="Times New Roman" w:hAnsi="Times New Roman" w:cs="Times New Roman"/>
        </w:rPr>
        <w:t xml:space="preserve"> module from </w:t>
      </w:r>
      <w:proofErr w:type="spellStart"/>
      <w:r w:rsidRPr="00BF28D1">
        <w:rPr>
          <w:rFonts w:ascii="Times New Roman" w:hAnsi="Times New Roman" w:cs="Times New Roman"/>
        </w:rPr>
        <w:t>langchain_</w:t>
      </w:r>
      <w:proofErr w:type="gramStart"/>
      <w:r w:rsidRPr="00BF28D1">
        <w:rPr>
          <w:rFonts w:ascii="Times New Roman" w:hAnsi="Times New Roman" w:cs="Times New Roman"/>
        </w:rPr>
        <w:t>core.prompts</w:t>
      </w:r>
      <w:proofErr w:type="spellEnd"/>
      <w:proofErr w:type="gramEnd"/>
      <w:r w:rsidRPr="00BF28D1">
        <w:rPr>
          <w:rFonts w:ascii="Times New Roman" w:hAnsi="Times New Roman" w:cs="Times New Roman"/>
        </w:rPr>
        <w:t>. This prompt defines the agent’s role, access to data, analytical approach, and communication style, forming the foundation for consistent and reliable natural language interactions. The agent is explicitly instructed to operate as a Cholera Risk Analysis Agent, capable of interpreting complex epidemiological and environmental data using outputs from statistical analyses and machine learning models.</w:t>
      </w:r>
    </w:p>
    <w:p w14:paraId="35F56C69"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he prompt embeds five structured datasets into the agent’s context: (1) Feature Importance, which includes variable rankings from EBM, </w:t>
      </w:r>
      <w:proofErr w:type="spellStart"/>
      <w:r w:rsidRPr="00BF28D1">
        <w:rPr>
          <w:rFonts w:ascii="Times New Roman" w:hAnsi="Times New Roman" w:cs="Times New Roman"/>
        </w:rPr>
        <w:t>NGBoost</w:t>
      </w:r>
      <w:proofErr w:type="spellEnd"/>
      <w:r w:rsidRPr="00BF28D1">
        <w:rPr>
          <w:rFonts w:ascii="Times New Roman" w:hAnsi="Times New Roman" w:cs="Times New Roman"/>
        </w:rPr>
        <w:t xml:space="preserve">, and </w:t>
      </w:r>
      <w:proofErr w:type="spellStart"/>
      <w:r w:rsidRPr="00BF28D1">
        <w:rPr>
          <w:rFonts w:ascii="Times New Roman" w:hAnsi="Times New Roman" w:cs="Times New Roman"/>
        </w:rPr>
        <w:t>TabNet</w:t>
      </w:r>
      <w:proofErr w:type="spellEnd"/>
      <w:r w:rsidRPr="00BF28D1">
        <w:rPr>
          <w:rFonts w:ascii="Times New Roman" w:hAnsi="Times New Roman" w:cs="Times New Roman"/>
        </w:rPr>
        <w:t xml:space="preserve"> models along with aggregated importance scores; (2) Pearson Correlation, capturing linear relationships between predictors and cholera incidence; (3) Spearman Correlation, which identifies monotonic, potentially non-linear associations and is robust to outliers; (4) Linear Regression, providing coefficients and corresponding p-values to assess statistical significance in a multivariate setting; and (5) Model Performance, summarizing predictive accuracy via RMSE scores across the three models.</w:t>
      </w:r>
    </w:p>
    <w:p w14:paraId="234CC10D"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o maintain analytical rigor, the prompt enforces several best practices. The agent is required to ground its answers in actual data values—citing specific correlation coefficients, model rankings, and regression outputs where relevant. It must also interpret statistical metrics in plain language, ensuring clarity for non-specialist users. Furthermore, it emphasizes the </w:t>
      </w:r>
      <w:r w:rsidRPr="00BF28D1">
        <w:rPr>
          <w:rFonts w:ascii="Times New Roman" w:hAnsi="Times New Roman" w:cs="Times New Roman"/>
        </w:rPr>
        <w:lastRenderedPageBreak/>
        <w:t>distinction between correlation, regression, and feature importance to prevent misinterpretation. Finally, all responses are framed within a public health context, offering actionable insights such as improvements in sanitation or water safety based on the findings.</w:t>
      </w:r>
    </w:p>
    <w:p w14:paraId="5296DF72"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his structured prompting strategy enables the agent to deliver transparent, traceable, and evidence-based insights. It ensures that the system not only answers user queries accurately but also </w:t>
      </w:r>
      <w:proofErr w:type="gramStart"/>
      <w:r w:rsidRPr="00BF28D1">
        <w:rPr>
          <w:rFonts w:ascii="Times New Roman" w:hAnsi="Times New Roman" w:cs="Times New Roman"/>
        </w:rPr>
        <w:t>supports</w:t>
      </w:r>
      <w:proofErr w:type="gramEnd"/>
      <w:r w:rsidRPr="00BF28D1">
        <w:rPr>
          <w:rFonts w:ascii="Times New Roman" w:hAnsi="Times New Roman" w:cs="Times New Roman"/>
        </w:rPr>
        <w:t xml:space="preserve"> informed decision-making in public health—where clarity, validity, and accountability are paramount.</w:t>
      </w:r>
    </w:p>
    <w:p w14:paraId="158C5566" w14:textId="77777777" w:rsidR="00BF28D1" w:rsidRPr="00BF28D1" w:rsidRDefault="00BF28D1" w:rsidP="00BF28D1"/>
    <w:p w14:paraId="579A8925" w14:textId="01E9F731" w:rsidR="00F51F71" w:rsidRPr="00BF28D1" w:rsidRDefault="00F51F71" w:rsidP="00BF28D1">
      <w:pPr>
        <w:pStyle w:val="Heading3"/>
        <w:rPr>
          <w:rFonts w:ascii="Times New Roman" w:hAnsi="Times New Roman" w:cs="Times New Roman"/>
          <w:b/>
          <w:bCs/>
          <w:color w:val="auto"/>
          <w:sz w:val="24"/>
          <w:szCs w:val="24"/>
        </w:rPr>
      </w:pPr>
      <w:r w:rsidRPr="00BF28D1">
        <w:rPr>
          <w:rFonts w:ascii="Times New Roman" w:hAnsi="Times New Roman" w:cs="Times New Roman"/>
          <w:b/>
          <w:bCs/>
          <w:color w:val="auto"/>
          <w:sz w:val="24"/>
          <w:szCs w:val="24"/>
        </w:rPr>
        <w:t xml:space="preserve">6.4.2 </w:t>
      </w:r>
      <w:r w:rsidR="00BF28D1" w:rsidRPr="00BF28D1">
        <w:rPr>
          <w:rFonts w:ascii="Times New Roman" w:hAnsi="Times New Roman" w:cs="Times New Roman"/>
          <w:b/>
          <w:bCs/>
          <w:color w:val="auto"/>
          <w:sz w:val="24"/>
          <w:szCs w:val="24"/>
        </w:rPr>
        <w:t>Interactive Interface</w:t>
      </w:r>
    </w:p>
    <w:p w14:paraId="0BC871CD" w14:textId="617B20F7" w:rsidR="008B4F72" w:rsidRDefault="009A752A" w:rsidP="00792E36">
      <w:pPr>
        <w:jc w:val="both"/>
      </w:pPr>
      <w:r w:rsidRPr="009A752A">
        <w:rPr>
          <w:rFonts w:ascii="Times New Roman" w:hAnsi="Times New Roman" w:cs="Times New Roman"/>
        </w:rPr>
        <w:t xml:space="preserve">This section presents selected outputs from the deployed </w:t>
      </w:r>
      <w:proofErr w:type="spellStart"/>
      <w:r w:rsidRPr="009A752A">
        <w:rPr>
          <w:rFonts w:ascii="Times New Roman" w:hAnsi="Times New Roman" w:cs="Times New Roman"/>
        </w:rPr>
        <w:t>Streamlit</w:t>
      </w:r>
      <w:proofErr w:type="spellEnd"/>
      <w:r w:rsidRPr="009A752A">
        <w:rPr>
          <w:rFonts w:ascii="Times New Roman" w:hAnsi="Times New Roman" w:cs="Times New Roman"/>
        </w:rPr>
        <w:t xml:space="preserve">-based agent interface described in Section 5. These results illustrate the system’s core capabilities—namely, generating interpretable, evidence-based responses to user queries grounded in structured data analysis. We demonstrate how the intelligent agent handles a variety of question types, including identifying key predictors of Cholera incidence, comparing model performance, and recommending targeted interventions. Through these examples, we showcase the agent’s ability to integrate natural language processing, machine learning outputs, and statistical reasoning in a cohesive, user-friendly interface. Each response is drawn from actual data and models, </w:t>
      </w:r>
      <w:r>
        <w:rPr>
          <w:rFonts w:ascii="Times New Roman" w:hAnsi="Times New Roman" w:cs="Times New Roman"/>
        </w:rPr>
        <w:t>derived from the implementation as detailed in section 5.0.</w:t>
      </w:r>
    </w:p>
    <w:p w14:paraId="787D3775" w14:textId="77777777" w:rsidR="008B4F72" w:rsidRDefault="008B4F72" w:rsidP="008B4F72">
      <w:pPr>
        <w:keepNext/>
        <w:jc w:val="center"/>
      </w:pPr>
      <w:r>
        <w:rPr>
          <w:rFonts w:ascii="Times New Roman" w:eastAsiaTheme="majorEastAsia" w:hAnsi="Times New Roman" w:cs="Times New Roman"/>
          <w:b/>
          <w:bCs/>
          <w:noProof/>
        </w:rPr>
        <w:drawing>
          <wp:inline distT="0" distB="0" distL="0" distR="0" wp14:anchorId="093DD666" wp14:editId="2456BBCE">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76C5765E" w14:textId="77777777" w:rsidR="008B4F72" w:rsidRDefault="008B4F72" w:rsidP="008B4F72">
      <w:pPr>
        <w:pStyle w:val="Caption"/>
        <w:jc w:val="center"/>
        <w:rPr>
          <w:rFonts w:ascii="Times New Roman" w:eastAsiaTheme="majorEastAsia" w:hAnsi="Times New Roman" w:cs="Times New Roman"/>
          <w:b/>
          <w:bCs/>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5C6C7A">
        <w:t>Deployed Q&amp;A interface showing traceable, data-driven responses to Cholera-related queries, with citations from correlation and feature importance analyses.</w:t>
      </w:r>
    </w:p>
    <w:p w14:paraId="105ADF86" w14:textId="77777777" w:rsidR="008B4F72" w:rsidRDefault="008B4F72" w:rsidP="008B4F72">
      <w:pPr>
        <w:jc w:val="both"/>
        <w:rPr>
          <w:rFonts w:ascii="Times New Roman" w:eastAsiaTheme="majorEastAsia" w:hAnsi="Times New Roman" w:cs="Times New Roman"/>
        </w:rPr>
      </w:pPr>
      <w:r w:rsidRPr="00A268B3">
        <w:rPr>
          <w:rFonts w:ascii="Times New Roman" w:eastAsiaTheme="majorEastAsia" w:hAnsi="Times New Roman" w:cs="Times New Roman"/>
          <w:b/>
          <w:bCs/>
        </w:rPr>
        <w:t xml:space="preserve">Figure </w:t>
      </w:r>
      <w:r>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Pr>
          <w:rFonts w:ascii="Times New Roman" w:eastAsiaTheme="majorEastAsia" w:hAnsi="Times New Roman" w:cs="Times New Roman"/>
        </w:rPr>
        <w:t xml:space="preserve"> </w:t>
      </w:r>
      <w:r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Pr>
          <w:rFonts w:ascii="Times New Roman" w:eastAsiaTheme="majorEastAsia" w:hAnsi="Times New Roman" w:cs="Times New Roman"/>
        </w:rPr>
        <w:t>.</w:t>
      </w:r>
    </w:p>
    <w:p w14:paraId="7D97CA2C" w14:textId="5DD5654B" w:rsidR="00B55EAA" w:rsidRPr="00B55EAA" w:rsidRDefault="00B55EAA" w:rsidP="00B55EAA">
      <w:pPr>
        <w:pStyle w:val="Heading3"/>
        <w:rPr>
          <w:rFonts w:ascii="Times New Roman" w:hAnsi="Times New Roman" w:cs="Times New Roman"/>
          <w:b/>
          <w:bCs/>
          <w:color w:val="auto"/>
          <w:sz w:val="24"/>
          <w:szCs w:val="24"/>
        </w:rPr>
      </w:pPr>
      <w:r w:rsidRPr="00B55EAA">
        <w:rPr>
          <w:rFonts w:ascii="Times New Roman" w:hAnsi="Times New Roman" w:cs="Times New Roman"/>
          <w:b/>
          <w:bCs/>
          <w:color w:val="auto"/>
          <w:sz w:val="24"/>
          <w:szCs w:val="24"/>
        </w:rPr>
        <w:t>6.4.</w:t>
      </w:r>
      <w:r w:rsidR="00F51F71">
        <w:rPr>
          <w:rFonts w:ascii="Times New Roman" w:hAnsi="Times New Roman" w:cs="Times New Roman"/>
          <w:b/>
          <w:bCs/>
          <w:color w:val="auto"/>
          <w:sz w:val="24"/>
          <w:szCs w:val="24"/>
        </w:rPr>
        <w:t>3</w:t>
      </w:r>
      <w:r w:rsidRPr="00B55EAA">
        <w:rPr>
          <w:rFonts w:ascii="Times New Roman" w:hAnsi="Times New Roman" w:cs="Times New Roman"/>
          <w:b/>
          <w:bCs/>
          <w:color w:val="auto"/>
          <w:sz w:val="24"/>
          <w:szCs w:val="24"/>
        </w:rPr>
        <w:t xml:space="preserve"> </w:t>
      </w:r>
      <w:r w:rsidR="00FD77C6">
        <w:rPr>
          <w:rFonts w:ascii="Times New Roman" w:hAnsi="Times New Roman" w:cs="Times New Roman"/>
          <w:b/>
          <w:bCs/>
          <w:color w:val="auto"/>
          <w:sz w:val="24"/>
          <w:szCs w:val="24"/>
        </w:rPr>
        <w:t>Visualizing the Agent in Action: Traceable, Data-Driven Response</w:t>
      </w:r>
    </w:p>
    <w:p w14:paraId="612D46AC" w14:textId="3E4D6495" w:rsidR="00B55EAA" w:rsidRDefault="00B55EAA" w:rsidP="00B55EAA">
      <w:pPr>
        <w:jc w:val="both"/>
        <w:rPr>
          <w:rFonts w:ascii="Times New Roman" w:hAnsi="Times New Roman" w:cs="Times New Roman"/>
        </w:rPr>
      </w:pPr>
      <w:r w:rsidRPr="00B55EAA">
        <w:rPr>
          <w:rFonts w:ascii="Times New Roman" w:hAnsi="Times New Roman" w:cs="Times New Roman"/>
        </w:rPr>
        <w:t xml:space="preserve">To demonstrate the reasoning capabilities of the deployed agent, we present an example user query and the corresponding system-generated response. The question below was posed </w:t>
      </w:r>
      <w:r w:rsidRPr="00B55EAA">
        <w:rPr>
          <w:rFonts w:ascii="Times New Roman" w:hAnsi="Times New Roman" w:cs="Times New Roman"/>
        </w:rPr>
        <w:lastRenderedPageBreak/>
        <w:t xml:space="preserve">through the </w:t>
      </w:r>
      <w:proofErr w:type="spellStart"/>
      <w:r w:rsidRPr="00B55EAA">
        <w:rPr>
          <w:rFonts w:ascii="Times New Roman" w:hAnsi="Times New Roman" w:cs="Times New Roman"/>
        </w:rPr>
        <w:t>Streamlit</w:t>
      </w:r>
      <w:proofErr w:type="spellEnd"/>
      <w:r w:rsidRPr="00B55EAA">
        <w:rPr>
          <w:rFonts w:ascii="Times New Roman" w:hAnsi="Times New Roman" w:cs="Times New Roman"/>
        </w:rPr>
        <w:t xml:space="preserve"> interface in natural language, highlighting the system’s ability to process complex epidemiological inquiries without requiring technical input formatting:</w:t>
      </w:r>
    </w:p>
    <w:p w14:paraId="2DB944F7" w14:textId="3A188D82" w:rsidR="00F51F71" w:rsidRPr="00792E36" w:rsidRDefault="00B55EAA" w:rsidP="00792E36">
      <w:pPr>
        <w:pBdr>
          <w:top w:val="single" w:sz="12" w:space="1" w:color="auto"/>
          <w:left w:val="single" w:sz="12" w:space="4" w:color="auto"/>
          <w:bottom w:val="single" w:sz="12" w:space="1" w:color="auto"/>
          <w:right w:val="single" w:sz="12" w:space="4" w:color="auto"/>
        </w:pBdr>
        <w:rPr>
          <w:rFonts w:ascii="Times New Roman" w:hAnsi="Times New Roman" w:cs="Times New Roman"/>
          <w:i/>
          <w:iCs/>
        </w:rPr>
      </w:pPr>
      <w:r w:rsidRPr="00F51F71">
        <w:rPr>
          <w:rFonts w:ascii="Times New Roman" w:hAnsi="Times New Roman" w:cs="Times New Roman"/>
          <w:b/>
          <w:bCs/>
          <w:i/>
          <w:iCs/>
        </w:rPr>
        <w:t>User Question:</w:t>
      </w:r>
      <w:r w:rsidRPr="00B55EAA">
        <w:rPr>
          <w:rFonts w:ascii="Times New Roman" w:hAnsi="Times New Roman" w:cs="Times New Roman"/>
          <w:i/>
          <w:iCs/>
        </w:rPr>
        <w:t xml:space="preserve"> “Water Contamination has a strong positive correlation (+0.75) with Cholera cases. How does this result in high Cholera incidences, and what can be done to reduce contamination levels?”</w:t>
      </w:r>
    </w:p>
    <w:p w14:paraId="15139B82" w14:textId="02929177" w:rsidR="00F51F71" w:rsidRPr="00F51F71" w:rsidRDefault="00F51F71" w:rsidP="00F51F71">
      <w:pPr>
        <w:rPr>
          <w:rFonts w:ascii="Times New Roman" w:hAnsi="Times New Roman" w:cs="Times New Roman"/>
          <w:b/>
          <w:bCs/>
        </w:rPr>
      </w:pPr>
      <w:r w:rsidRPr="00F51F71">
        <w:rPr>
          <w:rFonts w:ascii="Times New Roman" w:hAnsi="Times New Roman" w:cs="Times New Roman"/>
          <w:b/>
          <w:bCs/>
        </w:rPr>
        <w:t>Agents Response:</w:t>
      </w:r>
    </w:p>
    <w:p w14:paraId="6511E3A0" w14:textId="36718058" w:rsidR="00F51F71" w:rsidRDefault="00F51F71" w:rsidP="00F51F71">
      <w:r w:rsidRPr="00F51F71">
        <w:rPr>
          <w:noProof/>
        </w:rPr>
        <w:drawing>
          <wp:inline distT="0" distB="0" distL="0" distR="0" wp14:anchorId="3B556FCF" wp14:editId="2FBEF4C2">
            <wp:extent cx="5020945" cy="6659880"/>
            <wp:effectExtent l="0" t="0" r="8255" b="7620"/>
            <wp:docPr id="15486268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626866" name="Picture 1" descr="A screenshot of a computer&#10;&#10;AI-generated content may be incorrect."/>
                    <pic:cNvPicPr/>
                  </pic:nvPicPr>
                  <pic:blipFill>
                    <a:blip r:embed="rId14"/>
                    <a:stretch>
                      <a:fillRect/>
                    </a:stretch>
                  </pic:blipFill>
                  <pic:spPr>
                    <a:xfrm>
                      <a:off x="0" y="0"/>
                      <a:ext cx="5026614" cy="6667400"/>
                    </a:xfrm>
                    <a:prstGeom prst="rect">
                      <a:avLst/>
                    </a:prstGeom>
                  </pic:spPr>
                </pic:pic>
              </a:graphicData>
            </a:graphic>
          </wp:inline>
        </w:drawing>
      </w:r>
    </w:p>
    <w:p w14:paraId="2BBF760D" w14:textId="77777777" w:rsidR="00F51F71" w:rsidRPr="00F51F71" w:rsidRDefault="00F51F71" w:rsidP="00F51F71">
      <w:pPr>
        <w:jc w:val="both"/>
        <w:rPr>
          <w:rFonts w:ascii="Times New Roman" w:hAnsi="Times New Roman" w:cs="Times New Roman"/>
        </w:rPr>
      </w:pPr>
      <w:r w:rsidRPr="00F51F71">
        <w:rPr>
          <w:rFonts w:ascii="Times New Roman" w:hAnsi="Times New Roman" w:cs="Times New Roman"/>
        </w:rPr>
        <w:t xml:space="preserve">Upon receiving the user query, the agent immediately identified and corrected a factual inaccuracy in the question—specifically, the claim that there was a strong positive correlation </w:t>
      </w:r>
      <w:r w:rsidRPr="00F51F71">
        <w:rPr>
          <w:rFonts w:ascii="Times New Roman" w:hAnsi="Times New Roman" w:cs="Times New Roman"/>
        </w:rPr>
        <w:lastRenderedPageBreak/>
        <w:t xml:space="preserve">(+0.75) between water contamination and cholera incidence. Instead, it accurately reported that the Spearman correlation between </w:t>
      </w:r>
      <w:r w:rsidRPr="00F51F71">
        <w:rPr>
          <w:rFonts w:ascii="Times New Roman" w:hAnsi="Times New Roman" w:cs="Times New Roman"/>
          <w:i/>
          <w:iCs/>
        </w:rPr>
        <w:t>Contaminant Level (ppm)</w:t>
      </w:r>
      <w:r w:rsidRPr="00F51F71">
        <w:rPr>
          <w:rFonts w:ascii="Times New Roman" w:hAnsi="Times New Roman" w:cs="Times New Roman"/>
        </w:rPr>
        <w:t xml:space="preserve"> and </w:t>
      </w:r>
      <w:r w:rsidRPr="00F51F71">
        <w:rPr>
          <w:rFonts w:ascii="Times New Roman" w:hAnsi="Times New Roman" w:cs="Times New Roman"/>
          <w:i/>
          <w:iCs/>
        </w:rPr>
        <w:t>Cholera Cases per 100,000 people</w:t>
      </w:r>
      <w:r w:rsidRPr="00F51F71">
        <w:rPr>
          <w:rFonts w:ascii="Times New Roman" w:hAnsi="Times New Roman" w:cs="Times New Roman"/>
        </w:rPr>
        <w:t xml:space="preserve"> is only 0.028, indicating a very weak positive relationship. This correction demonstrates the agent’s ability to cross-check user input against the actual data and provide scientifically valid clarification—an essential feature for maintaining the integrity of public health insights.</w:t>
      </w:r>
    </w:p>
    <w:p w14:paraId="6B2095F4" w14:textId="77777777" w:rsidR="00F51F71" w:rsidRPr="00F51F71" w:rsidRDefault="00F51F71" w:rsidP="00F51F71">
      <w:pPr>
        <w:jc w:val="both"/>
        <w:rPr>
          <w:rFonts w:ascii="Times New Roman" w:hAnsi="Times New Roman" w:cs="Times New Roman"/>
        </w:rPr>
      </w:pPr>
      <w:r w:rsidRPr="00F51F71">
        <w:rPr>
          <w:rFonts w:ascii="Times New Roman" w:hAnsi="Times New Roman" w:cs="Times New Roman"/>
        </w:rPr>
        <w:t>The agent further validated its response using multiple layers of evidence:</w:t>
      </w:r>
    </w:p>
    <w:p w14:paraId="5C25AB8C"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t>Feature importance ranking placed the contaminant level only 16th out of 40 predictors, suggesting it is not a dominant driver of cholera incidence.</w:t>
      </w:r>
    </w:p>
    <w:p w14:paraId="2C330815"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t>Linear regression analysis revealed a small positive coefficient (0.375) that was not statistically significant (p = 0.155), reinforcing the weak association.</w:t>
      </w:r>
    </w:p>
    <w:p w14:paraId="3CC9C886" w14:textId="782CE7B2" w:rsidR="00F51F71" w:rsidRPr="00F51F71" w:rsidRDefault="00F51F71" w:rsidP="00F51F71">
      <w:pPr>
        <w:jc w:val="both"/>
        <w:rPr>
          <w:rFonts w:ascii="Times New Roman" w:hAnsi="Times New Roman" w:cs="Times New Roman"/>
        </w:rPr>
      </w:pPr>
      <w:r w:rsidRPr="00F51F71">
        <w:rPr>
          <w:rFonts w:ascii="Times New Roman" w:hAnsi="Times New Roman" w:cs="Times New Roman"/>
        </w:rPr>
        <w:t xml:space="preserve">Despite the weak statistical linkage, the agent </w:t>
      </w:r>
      <w:r>
        <w:rPr>
          <w:rFonts w:ascii="Times New Roman" w:hAnsi="Times New Roman" w:cs="Times New Roman"/>
        </w:rPr>
        <w:t xml:space="preserve">contextualised the result appropriately, </w:t>
      </w:r>
      <w:r w:rsidRPr="00F51F71">
        <w:rPr>
          <w:rFonts w:ascii="Times New Roman" w:hAnsi="Times New Roman" w:cs="Times New Roman"/>
        </w:rPr>
        <w:t xml:space="preserve">acknowledging that water contamination remains a meaningful factor and offering practical, actionable recommendations for reducing contamination and cholera risk. This reflects a thoughtful balance of statistical </w:t>
      </w:r>
      <w:r>
        <w:rPr>
          <w:rFonts w:ascii="Times New Roman" w:hAnsi="Times New Roman" w:cs="Times New Roman"/>
        </w:rPr>
        <w:t>rigour</w:t>
      </w:r>
      <w:r w:rsidRPr="00F51F71">
        <w:rPr>
          <w:rFonts w:ascii="Times New Roman" w:hAnsi="Times New Roman" w:cs="Times New Roman"/>
        </w:rPr>
        <w:t xml:space="preserve"> and public health relevance, affirming the agent’s capability to deliver both accurate and insightful guidance.</w:t>
      </w:r>
    </w:p>
    <w:p w14:paraId="08EE48A3" w14:textId="77777777" w:rsidR="00F51F71" w:rsidRDefault="00F51F71" w:rsidP="00F51F71"/>
    <w:p w14:paraId="47ECF6EF" w14:textId="77777777" w:rsidR="00F51F71" w:rsidRDefault="00F51F71" w:rsidP="00F51F71"/>
    <w:p w14:paraId="13187CD5" w14:textId="7FE116A9" w:rsidR="00773963" w:rsidRPr="003A1BE2" w:rsidRDefault="00424985"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7.0 </w:t>
      </w:r>
      <w:r w:rsidR="00773963" w:rsidRPr="003A1BE2">
        <w:rPr>
          <w:rFonts w:ascii="Times New Roman" w:hAnsi="Times New Roman" w:cs="Times New Roman"/>
          <w:b/>
          <w:bCs/>
          <w:color w:val="auto"/>
          <w:sz w:val="24"/>
          <w:szCs w:val="24"/>
        </w:rPr>
        <w:t>Discussion</w:t>
      </w:r>
    </w:p>
    <w:p w14:paraId="3864BB94" w14:textId="77777777" w:rsidR="00424985" w:rsidRPr="00424985" w:rsidRDefault="00424985" w:rsidP="00424985">
      <w:pPr>
        <w:jc w:val="both"/>
        <w:rPr>
          <w:rFonts w:ascii="Times New Roman" w:hAnsi="Times New Roman" w:cs="Times New Roman"/>
          <w:b/>
          <w:bCs/>
        </w:rPr>
      </w:pPr>
      <w:r w:rsidRPr="00424985">
        <w:rPr>
          <w:rFonts w:ascii="Times New Roman" w:hAnsi="Times New Roman" w:cs="Times New Roman"/>
        </w:rPr>
        <w:t>The research question for this study was: </w:t>
      </w:r>
      <w:r w:rsidRPr="00424985">
        <w:rPr>
          <w:rFonts w:ascii="Times New Roman" w:hAnsi="Times New Roman" w:cs="Times New Roman"/>
          <w:b/>
          <w:bCs/>
          <w:i/>
          <w:iCs/>
        </w:rPr>
        <w:t>How can an LLM-powered agentic framework integrate explainable machine learning and statistical reasoning to identify key risk factors for Cholera incidence across multiple regions?</w:t>
      </w:r>
    </w:p>
    <w:p w14:paraId="2BB9C39B"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This study successfully demonstrates how such an integrated framework can be achieved and operationalized, providing a comprehensive answer to this core research question. The integration was achieved through a multi-layered approach that combines complementary analytical methodologies with intelligent natural language interpretation, creating a comprehensive system that bridges the gap between complex epidemiological analysis and accessible decision support.</w:t>
      </w:r>
    </w:p>
    <w:p w14:paraId="58095AF3" w14:textId="79F2FCDB" w:rsidR="00424985" w:rsidRPr="00424985" w:rsidRDefault="00424985" w:rsidP="00424985">
      <w:pPr>
        <w:pStyle w:val="Heading2"/>
        <w:rPr>
          <w:rFonts w:ascii="Times New Roman" w:hAnsi="Times New Roman" w:cs="Times New Roman"/>
          <w:b/>
          <w:bCs/>
          <w:color w:val="auto"/>
          <w:sz w:val="24"/>
          <w:szCs w:val="24"/>
        </w:rPr>
      </w:pPr>
      <w:r w:rsidRPr="00424985">
        <w:rPr>
          <w:rStyle w:val="Heading2Char"/>
          <w:rFonts w:ascii="Times New Roman" w:hAnsi="Times New Roman" w:cs="Times New Roman"/>
          <w:b/>
          <w:bCs/>
          <w:color w:val="auto"/>
          <w:sz w:val="24"/>
          <w:szCs w:val="24"/>
        </w:rPr>
        <w:t>7.1 Framework Innovation and Methodological Advances</w:t>
      </w:r>
    </w:p>
    <w:p w14:paraId="1091D02D" w14:textId="3C530591"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framework's success in answering this research question was achieved through several key innovations and methodological advances. First, the development of a multi-model analytical pipeline leveraging Explainable Boosting Machines (EBM), Natural Gradient Boosting (</w:t>
      </w:r>
      <w:proofErr w:type="spellStart"/>
      <w:r w:rsidRPr="00424985">
        <w:rPr>
          <w:rFonts w:ascii="Times New Roman" w:hAnsi="Times New Roman" w:cs="Times New Roman"/>
        </w:rPr>
        <w:t>NGBoost</w:t>
      </w:r>
      <w:proofErr w:type="spellEnd"/>
      <w:r w:rsidRPr="00424985">
        <w:rPr>
          <w:rFonts w:ascii="Times New Roman" w:hAnsi="Times New Roman" w:cs="Times New Roman"/>
        </w:rPr>
        <w:t xml:space="preserve">), and </w:t>
      </w:r>
      <w:proofErr w:type="spellStart"/>
      <w:r w:rsidRPr="00424985">
        <w:rPr>
          <w:rFonts w:ascii="Times New Roman" w:hAnsi="Times New Roman" w:cs="Times New Roman"/>
        </w:rPr>
        <w:t>TabNet</w:t>
      </w:r>
      <w:proofErr w:type="spellEnd"/>
      <w:r w:rsidRPr="00424985">
        <w:rPr>
          <w:rFonts w:ascii="Times New Roman" w:hAnsi="Times New Roman" w:cs="Times New Roman"/>
        </w:rPr>
        <w:t xml:space="preserve"> demonstrated how diverse interpretable machine learning approaches could be systematically combined to </w:t>
      </w:r>
      <w:proofErr w:type="spellStart"/>
      <w:r w:rsidRPr="00424985">
        <w:rPr>
          <w:rFonts w:ascii="Times New Roman" w:hAnsi="Times New Roman" w:cs="Times New Roman"/>
        </w:rPr>
        <w:t>analyze</w:t>
      </w:r>
      <w:proofErr w:type="spellEnd"/>
      <w:r w:rsidRPr="00424985">
        <w:rPr>
          <w:rFonts w:ascii="Times New Roman" w:hAnsi="Times New Roman" w:cs="Times New Roman"/>
        </w:rPr>
        <w:t xml:space="preserve"> Cholera risk factors. EBM's glass-box interpretability provided transparent feature importance rankings and interaction visualizations, while </w:t>
      </w:r>
      <w:proofErr w:type="spellStart"/>
      <w:r w:rsidRPr="00424985">
        <w:rPr>
          <w:rFonts w:ascii="Times New Roman" w:hAnsi="Times New Roman" w:cs="Times New Roman"/>
        </w:rPr>
        <w:t>TabNet's</w:t>
      </w:r>
      <w:proofErr w:type="spellEnd"/>
      <w:r w:rsidRPr="00424985">
        <w:rPr>
          <w:rFonts w:ascii="Times New Roman" w:hAnsi="Times New Roman" w:cs="Times New Roman"/>
        </w:rPr>
        <w:t xml:space="preserve"> attention mechanism revealed complex categorical relationships particularly sensitive to socio-economic indicators and water infrastructure variables. The inclusion of Random Forest and </w:t>
      </w:r>
      <w:proofErr w:type="spellStart"/>
      <w:r w:rsidRPr="00424985">
        <w:rPr>
          <w:rFonts w:ascii="Times New Roman" w:hAnsi="Times New Roman" w:cs="Times New Roman"/>
        </w:rPr>
        <w:t>XGBoost</w:t>
      </w:r>
      <w:proofErr w:type="spellEnd"/>
      <w:r w:rsidRPr="00424985">
        <w:rPr>
          <w:rFonts w:ascii="Times New Roman" w:hAnsi="Times New Roman" w:cs="Times New Roman"/>
        </w:rPr>
        <w:t xml:space="preserve"> as benchmark models ensured robust comparative analysis, ultimately revealing that EBM achieved superior performance with the lowest RMSE </w:t>
      </w:r>
      <w:r w:rsidRPr="00424985">
        <w:rPr>
          <w:rFonts w:ascii="Times New Roman" w:hAnsi="Times New Roman" w:cs="Times New Roman"/>
        </w:rPr>
        <w:lastRenderedPageBreak/>
        <w:t>(14.333) while maintaining full interpretability—a critical requirement for public health applications.</w:t>
      </w:r>
    </w:p>
    <w:p w14:paraId="44EC1109" w14:textId="01852D21" w:rsidR="00424985" w:rsidRPr="00424985" w:rsidRDefault="00424985" w:rsidP="00424985">
      <w:pPr>
        <w:jc w:val="both"/>
        <w:rPr>
          <w:rFonts w:ascii="Times New Roman" w:hAnsi="Times New Roman" w:cs="Times New Roman"/>
        </w:rPr>
      </w:pPr>
      <w:r w:rsidRPr="00424985">
        <w:rPr>
          <w:rFonts w:ascii="Times New Roman" w:hAnsi="Times New Roman" w:cs="Times New Roman"/>
        </w:rPr>
        <w:t>Second, the integration of comprehensive statistical validation methods provided essential verification of machine learning findings through traditional epidemiological approaches. Pearson and Spearman correlation analyses captured both linear and monotonic relationships between predictors and Cholera incidence, while multivariate linear regression controlled for confounding effects and assessed statistical significance. The Poisson regression analysis was particularly valuable for modelling count-based disease outcomes, revealing that water quality indicators such as pH, contaminant levels, and lead concentrations showed statistically significant associations with Cholera cases. This multi-method statistical approach ensured that machine learning-identified predictors were not merely algorithmic artefacts but represented genuine epidemiological relationships with demonstrated statistical validity.</w:t>
      </w:r>
    </w:p>
    <w:p w14:paraId="3A485A99" w14:textId="04C87A8D" w:rsidR="00424985" w:rsidRDefault="00424985" w:rsidP="00424985">
      <w:pPr>
        <w:pStyle w:val="Heading2"/>
        <w:rPr>
          <w:rFonts w:ascii="Times New Roman" w:hAnsi="Times New Roman" w:cs="Times New Roman"/>
          <w:color w:val="auto"/>
          <w:sz w:val="24"/>
          <w:szCs w:val="24"/>
        </w:rPr>
      </w:pPr>
      <w:r w:rsidRPr="00424985">
        <w:rPr>
          <w:rFonts w:ascii="Times New Roman" w:hAnsi="Times New Roman" w:cs="Times New Roman"/>
          <w:b/>
          <w:bCs/>
          <w:color w:val="auto"/>
          <w:sz w:val="24"/>
          <w:szCs w:val="24"/>
        </w:rPr>
        <w:t>7.2 LLM-Powered Natural Language Decision Support</w:t>
      </w:r>
    </w:p>
    <w:p w14:paraId="2F565313" w14:textId="5AEC676B" w:rsidR="00424985" w:rsidRDefault="00424985" w:rsidP="00424985">
      <w:pPr>
        <w:jc w:val="both"/>
        <w:rPr>
          <w:rFonts w:ascii="Times New Roman" w:hAnsi="Times New Roman" w:cs="Times New Roman"/>
        </w:rPr>
      </w:pPr>
      <w:r w:rsidRPr="00424985">
        <w:rPr>
          <w:rFonts w:ascii="Times New Roman" w:hAnsi="Times New Roman" w:cs="Times New Roman"/>
        </w:rPr>
        <w:t xml:space="preserve">Third, the development of a </w:t>
      </w:r>
      <w:proofErr w:type="spellStart"/>
      <w:r w:rsidRPr="00424985">
        <w:rPr>
          <w:rFonts w:ascii="Times New Roman" w:hAnsi="Times New Roman" w:cs="Times New Roman"/>
        </w:rPr>
        <w:t>LangChain</w:t>
      </w:r>
      <w:proofErr w:type="spellEnd"/>
      <w:r w:rsidRPr="00424985">
        <w:rPr>
          <w:rFonts w:ascii="Times New Roman" w:hAnsi="Times New Roman" w:cs="Times New Roman"/>
        </w:rPr>
        <w:t xml:space="preserve">-powered LLM agent that interprets model outputs and statistical analyses enabled natural language question-answering for decision support represented a critical innovation in making complex epidemiological insights accessible. The agent's sophisticated prompt engineering embedded structured CSV outputs from all analytical components—feature importance rankings, correlation matrices, regression coefficients, and model performance metrics—directly into the LLM's context. This approach ensured that every response was grounded in actual data rather than speculative reasoning, as demonstrated when the agent correctly identified and corrected factual inaccuracies in user queries while providing evidence-based recommendations. The </w:t>
      </w:r>
      <w:proofErr w:type="spellStart"/>
      <w:r w:rsidRPr="00424985">
        <w:rPr>
          <w:rFonts w:ascii="Times New Roman" w:hAnsi="Times New Roman" w:cs="Times New Roman"/>
        </w:rPr>
        <w:t>Streamlit</w:t>
      </w:r>
      <w:proofErr w:type="spellEnd"/>
      <w:r w:rsidRPr="00424985">
        <w:rPr>
          <w:rFonts w:ascii="Times New Roman" w:hAnsi="Times New Roman" w:cs="Times New Roman"/>
        </w:rPr>
        <w:t xml:space="preserve"> interface successfully democratized access to complex analytical results, allowing public health practitioners and researchers to explore data-driven relationships through intuitive natural language interactions.</w:t>
      </w:r>
    </w:p>
    <w:p w14:paraId="36B5C7AD" w14:textId="77777777" w:rsidR="00424985" w:rsidRPr="00424985" w:rsidRDefault="00424985" w:rsidP="00424985">
      <w:pPr>
        <w:jc w:val="both"/>
        <w:rPr>
          <w:rFonts w:ascii="Times New Roman" w:hAnsi="Times New Roman" w:cs="Times New Roman"/>
        </w:rPr>
      </w:pPr>
    </w:p>
    <w:p w14:paraId="71D67379" w14:textId="4B18CFFC" w:rsidR="00424985" w:rsidRDefault="00424985" w:rsidP="00424985">
      <w:pPr>
        <w:rPr>
          <w:rFonts w:ascii="Times New Roman" w:hAnsi="Times New Roman" w:cs="Times New Roman"/>
        </w:rPr>
      </w:pPr>
      <w:r>
        <w:rPr>
          <w:rFonts w:ascii="Times New Roman" w:hAnsi="Times New Roman" w:cs="Times New Roman"/>
          <w:b/>
          <w:bCs/>
        </w:rPr>
        <w:t xml:space="preserve">7.3 </w:t>
      </w:r>
      <w:r w:rsidRPr="00424985">
        <w:rPr>
          <w:rFonts w:ascii="Times New Roman" w:hAnsi="Times New Roman" w:cs="Times New Roman"/>
          <w:b/>
          <w:bCs/>
        </w:rPr>
        <w:t>Consistent Risk Factor Identification and Epidemiological Insights</w:t>
      </w:r>
    </w:p>
    <w:p w14:paraId="1DBDBA59" w14:textId="76B9F729" w:rsidR="00424985" w:rsidRPr="00424985" w:rsidRDefault="00424985" w:rsidP="00424985">
      <w:pPr>
        <w:jc w:val="both"/>
        <w:rPr>
          <w:rFonts w:ascii="Times New Roman" w:hAnsi="Times New Roman" w:cs="Times New Roman"/>
        </w:rPr>
      </w:pPr>
      <w:r w:rsidRPr="00424985">
        <w:rPr>
          <w:rFonts w:ascii="Times New Roman" w:hAnsi="Times New Roman" w:cs="Times New Roman"/>
        </w:rPr>
        <w:t>Fourth, the framework's ability to identify consistent key risk factors across multiple regions was evidenced through convergent findings across all analytical approaches. Infant Mortality Rate emerged as the most important predictor across models (average importance 0.058), serving as a proxy for broader healthcare infrastructure quality and population vulnerability. Water quality indicators, particularly turbidity (0.044 average importance) and contamination levels, consistently ranked among top predictors, validating established understanding of waterborne disease transmission pathways. Geographic factors such as country-specific effects (Indonesia, Brazil, Nigeria) highlighted regional epidemiological variations, while water infrastructure variables (treatment methods, source types) underscored the critical role of WASH interventions. Importantly, the consistently low feature importance values and modest correlation coefficients across all methods revealed that Cholera risk emerges from complex, multifactorial interactions rather than single dominant predictors—a nuanced epidemiological insight that single-method analyses might have missed.</w:t>
      </w:r>
    </w:p>
    <w:p w14:paraId="4A2A2C42" w14:textId="5DB69FAE"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lastRenderedPageBreak/>
        <w:t>7.3 Paradigmatic Contribution to Epidemiological Research</w:t>
      </w:r>
    </w:p>
    <w:p w14:paraId="12A2B5E3" w14:textId="4218B751"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framework's success in integrating explainable machine learning with statistical reasoning through LLM-powered interpretation demonstrates a novel paradigm for epidemiological research and decision support. By combining the pattern recognition capabilities of modern machine learning with the inferential rigour of statistical analysis and the interpretive intelligence of large language models, this approach offers a replicable methodology for addressing complex public health challenges that require both analytical sophistication and practical accessibility.</w:t>
      </w:r>
    </w:p>
    <w:p w14:paraId="072878DF"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 xml:space="preserve">This integrated approach addresses fundamental challenges in contemporary epidemiological research, where the growing availability of diverse data sources—including clinical records, environmental monitoring, social media, and administrative databases—demands analytical frameworks capable of processing multimodal information while maintaining interpretability for clinical decision-making. The framework's modular design, combining specialized analytical components with intelligent orchestration, represents a significant advancement over traditional </w:t>
      </w:r>
      <w:proofErr w:type="gramStart"/>
      <w:r w:rsidRPr="00424985">
        <w:rPr>
          <w:rFonts w:ascii="Times New Roman" w:hAnsi="Times New Roman" w:cs="Times New Roman"/>
        </w:rPr>
        <w:t>single-method</w:t>
      </w:r>
      <w:proofErr w:type="gramEnd"/>
      <w:r w:rsidRPr="00424985">
        <w:rPr>
          <w:rFonts w:ascii="Times New Roman" w:hAnsi="Times New Roman" w:cs="Times New Roman"/>
        </w:rPr>
        <w:t xml:space="preserve"> approaches that often fail to capture the multifactorial nature of disease risk.</w:t>
      </w:r>
    </w:p>
    <w:p w14:paraId="61D2A557" w14:textId="691DF14A"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t>7.4 Methodological Validation and Robustness</w:t>
      </w:r>
    </w:p>
    <w:p w14:paraId="586E0534" w14:textId="58F69AB2"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comprehensive validation strategy employed in this study—incorporating both internal cross-validation and external consistency checks across multiple analytical methods—ensures the robustness and reliability of findings. The convergent evidence from diverse methodological approaches (interpretable machine learning, classical statistics, and LLM-powered synthesis) provides strong support for the identified risk factors while maintaining the transparency essential for public health decision-making. This multi-method validation approach addresses a critical limitation in many epidemiological studies where single analytical frameworks may introduce method-specific biases or miss important relationships.</w:t>
      </w:r>
      <w:r>
        <w:rPr>
          <w:rFonts w:ascii="Times New Roman" w:hAnsi="Times New Roman" w:cs="Times New Roman"/>
        </w:rPr>
        <w:t xml:space="preserve"> </w:t>
      </w:r>
      <w:r w:rsidRPr="00424985">
        <w:rPr>
          <w:rFonts w:ascii="Times New Roman" w:hAnsi="Times New Roman" w:cs="Times New Roman"/>
        </w:rPr>
        <w:t>The framework's ability to automatically generate structured outputs suitable for LLM interpretation while preserving the statistical rigour of traditional epidemiological methods represents a significant technical achievement. This capability enables the seamless integration of quantitative analytical results with qualitative interpretation, creating a system that can adapt to diverse user needs and expertise levels without compromising analytical integrity.</w:t>
      </w:r>
    </w:p>
    <w:p w14:paraId="0FCA901C"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In conclusion, this study demonstrates that LLM-powered agentic frameworks can effectively integrate explainable machine learning and statistical reasoning to identify key risk factors for Cholera incidence across multiple regions. The success of this integration lies not merely in the technical combination of different analytical approaches, but in the intelligent orchestration of these methods through natural language interfaces that make sophisticated epidemiological insights accessible to decision-makers. This paradigm offers a promising foundation for addressing complex public health challenges in an era of increasing data availability and analytical sophistication, while maintaining the interpretability and trustworthiness essential for evidence-based public health practice.</w:t>
      </w:r>
    </w:p>
    <w:p w14:paraId="60A81E98" w14:textId="77777777" w:rsidR="003A1BE2" w:rsidRDefault="003A1BE2" w:rsidP="003A1BE2"/>
    <w:p w14:paraId="646B9113" w14:textId="7B252893" w:rsidR="00773963" w:rsidRPr="00CF5B78" w:rsidRDefault="00CF5B78" w:rsidP="00773963">
      <w:pPr>
        <w:pStyle w:val="Heading1"/>
        <w:rPr>
          <w:rFonts w:ascii="Times New Roman" w:hAnsi="Times New Roman" w:cs="Times New Roman"/>
          <w:b/>
          <w:bCs/>
          <w:color w:val="auto"/>
          <w:sz w:val="24"/>
          <w:szCs w:val="24"/>
        </w:rPr>
      </w:pPr>
      <w:r w:rsidRPr="00CF5B78">
        <w:rPr>
          <w:rFonts w:ascii="Times New Roman" w:hAnsi="Times New Roman" w:cs="Times New Roman"/>
          <w:b/>
          <w:bCs/>
          <w:color w:val="auto"/>
          <w:sz w:val="24"/>
          <w:szCs w:val="24"/>
        </w:rPr>
        <w:lastRenderedPageBreak/>
        <w:t xml:space="preserve">8.0 </w:t>
      </w:r>
      <w:r w:rsidR="00773963" w:rsidRPr="00CF5B78">
        <w:rPr>
          <w:rFonts w:ascii="Times New Roman" w:hAnsi="Times New Roman" w:cs="Times New Roman"/>
          <w:b/>
          <w:bCs/>
          <w:color w:val="auto"/>
          <w:sz w:val="24"/>
          <w:szCs w:val="24"/>
        </w:rPr>
        <w:t>Conclusion and Future Work</w:t>
      </w:r>
    </w:p>
    <w:p w14:paraId="4E8B0EA7" w14:textId="525E7E69" w:rsidR="00CF5B78" w:rsidRPr="00E80B46" w:rsidRDefault="00CF5B78" w:rsidP="00E80B46">
      <w:pPr>
        <w:jc w:val="both"/>
        <w:rPr>
          <w:rFonts w:ascii="Times New Roman" w:hAnsi="Times New Roman" w:cs="Times New Roman"/>
        </w:rPr>
      </w:pPr>
      <w:r w:rsidRPr="00CF5B78">
        <w:rPr>
          <w:rFonts w:ascii="Times New Roman" w:hAnsi="Times New Roman" w:cs="Times New Roman"/>
        </w:rPr>
        <w:t>Key findings revealed that Cholera risk emerges from complex, multifactorial interactions rather than single dominant predictors, with infant mortality rate serving as the most consistent socio-economic indicator and water quality measures (turbidity, contamination levels) representing critical environmental drivers. The EBM model achieved superior predictive performance (RMSE 14.333) while maintaining full interpretability, validating the value of explainable AI in epidemiological applications. The LLM agent successfully democratized access to sophisticated analytical results, enabling natural language exploration of complex epidemiological relationships while maintaining scientific rigor through data-grounded responses.</w:t>
      </w:r>
      <w:r w:rsidR="00E80B46">
        <w:rPr>
          <w:rFonts w:ascii="Times New Roman" w:hAnsi="Times New Roman" w:cs="Times New Roman"/>
        </w:rPr>
        <w:t xml:space="preserve"> </w:t>
      </w:r>
      <w:r w:rsidRPr="00CF5B78">
        <w:rPr>
          <w:rFonts w:ascii="Times New Roman" w:hAnsi="Times New Roman" w:cs="Times New Roman"/>
        </w:rPr>
        <w:t>This work demonstrates the transformative potential of combining explainable AI with LLM-powered interpretation for public health analytics, offering a replicable framework for evidence-based disease prevention strategies in resource-limited settings where timely, interpretable guidance is critical.</w:t>
      </w:r>
    </w:p>
    <w:p w14:paraId="7EA96738" w14:textId="3E2223DD" w:rsidR="00CF5B78" w:rsidRPr="00CF5B78" w:rsidRDefault="00CF5B78" w:rsidP="00E80B46">
      <w:pPr>
        <w:jc w:val="both"/>
        <w:rPr>
          <w:rFonts w:ascii="Times New Roman" w:hAnsi="Times New Roman" w:cs="Times New Roman"/>
        </w:rPr>
      </w:pPr>
      <w:r w:rsidRPr="00CF5B78">
        <w:rPr>
          <w:rFonts w:ascii="Times New Roman" w:hAnsi="Times New Roman" w:cs="Times New Roman"/>
        </w:rPr>
        <w:t xml:space="preserve">Several promising directions emerge for extending this framework's capabilities and impact. First, temporal </w:t>
      </w:r>
      <w:proofErr w:type="spellStart"/>
      <w:r w:rsidRPr="00CF5B78">
        <w:rPr>
          <w:rFonts w:ascii="Times New Roman" w:hAnsi="Times New Roman" w:cs="Times New Roman"/>
        </w:rPr>
        <w:t>modeling</w:t>
      </w:r>
      <w:proofErr w:type="spellEnd"/>
      <w:r w:rsidRPr="00CF5B78">
        <w:rPr>
          <w:rFonts w:ascii="Times New Roman" w:hAnsi="Times New Roman" w:cs="Times New Roman"/>
        </w:rPr>
        <w:t xml:space="preserve"> could be incorporated to capture seasonal patterns and outbreak dynamics by integrating time-series analysis with the existing spatial risk factor identification. This would enable early warning systems and dynamic risk assessment as environmental and socio-economic conditions change over time.</w:t>
      </w:r>
      <w:r w:rsidR="00E80B46">
        <w:rPr>
          <w:rFonts w:ascii="Times New Roman" w:hAnsi="Times New Roman" w:cs="Times New Roman"/>
        </w:rPr>
        <w:t xml:space="preserve"> T</w:t>
      </w:r>
      <w:r w:rsidRPr="00CF5B78">
        <w:rPr>
          <w:rFonts w:ascii="Times New Roman" w:hAnsi="Times New Roman" w:cs="Times New Roman"/>
        </w:rPr>
        <w:t>he framework could be expanded to include additional waterborne diseases (dengue, typhoid, hepatitis) to develop a comprehensive WASH-related disease surveillance system. This multi-disease approach would identify shared risk factors and enable integrated intervention strategies that address multiple health threats simultaneously.</w:t>
      </w:r>
      <w:r w:rsidR="00E80B46">
        <w:rPr>
          <w:rFonts w:ascii="Times New Roman" w:hAnsi="Times New Roman" w:cs="Times New Roman"/>
        </w:rPr>
        <w:t xml:space="preserve"> R</w:t>
      </w:r>
      <w:r w:rsidRPr="00CF5B78">
        <w:rPr>
          <w:rFonts w:ascii="Times New Roman" w:hAnsi="Times New Roman" w:cs="Times New Roman"/>
        </w:rPr>
        <w:t>eal-time data integration capabilities could transform the system into a live monitoring platform by incorporating APIs for weather data, water quality sensors, and health surveillance systems. This would enable continuous risk assessment and automated alert generation for public health authorities.</w:t>
      </w:r>
    </w:p>
    <w:p w14:paraId="27DE6573" w14:textId="348B94D6" w:rsidR="00424985" w:rsidRPr="00424985" w:rsidRDefault="00CF5B78" w:rsidP="00E80B46">
      <w:pPr>
        <w:jc w:val="both"/>
      </w:pPr>
      <w:r w:rsidRPr="00CF5B78">
        <w:rPr>
          <w:rFonts w:ascii="Times New Roman" w:hAnsi="Times New Roman" w:cs="Times New Roman"/>
        </w:rPr>
        <w:t xml:space="preserve">Fourth, the LLM agent could be enhanced with multi-modal capabilities to process satellite imagery, clinical photographs, and environmental sensor data alongside tabular analytics. This would provide richer contextual understanding and support field-based </w:t>
      </w:r>
      <w:r w:rsidR="00E80B46">
        <w:rPr>
          <w:rFonts w:ascii="Times New Roman" w:hAnsi="Times New Roman" w:cs="Times New Roman"/>
        </w:rPr>
        <w:t>decision-making</w:t>
      </w:r>
      <w:r w:rsidRPr="00CF5B78">
        <w:rPr>
          <w:rFonts w:ascii="Times New Roman" w:hAnsi="Times New Roman" w:cs="Times New Roman"/>
        </w:rPr>
        <w:t xml:space="preserve"> through mobile applications.</w:t>
      </w:r>
      <w:r w:rsidR="00E80B46">
        <w:rPr>
          <w:rFonts w:ascii="Times New Roman" w:hAnsi="Times New Roman" w:cs="Times New Roman"/>
        </w:rPr>
        <w:t xml:space="preserve"> Lastly, </w:t>
      </w:r>
      <w:r w:rsidRPr="00CF5B78">
        <w:rPr>
          <w:rFonts w:ascii="Times New Roman" w:hAnsi="Times New Roman" w:cs="Times New Roman"/>
        </w:rPr>
        <w:t>deployment studies in low-resource settings would validate the framework's practical utility and cultural appropriateness while identifying implementation challenges and adaptation requirements. Partnerships with ministries of health and international organizations could facilitate pilot implementations and impact evaluation, ultimately advancing the translation of AI-powered epidemiological tools into routine public health practice.</w:t>
      </w:r>
    </w:p>
    <w:p w14:paraId="10B23995" w14:textId="77FCA8A4" w:rsidR="00773963" w:rsidRPr="00E80B46" w:rsidRDefault="00CF5B78" w:rsidP="00773963">
      <w:pPr>
        <w:pStyle w:val="Heading1"/>
        <w:rPr>
          <w:rFonts w:ascii="Times New Roman" w:hAnsi="Times New Roman" w:cs="Times New Roman"/>
          <w:b/>
          <w:bCs/>
          <w:color w:val="auto"/>
          <w:sz w:val="24"/>
          <w:szCs w:val="24"/>
        </w:rPr>
      </w:pPr>
      <w:r w:rsidRPr="00E80B46">
        <w:rPr>
          <w:rFonts w:ascii="Times New Roman" w:hAnsi="Times New Roman" w:cs="Times New Roman"/>
          <w:b/>
          <w:bCs/>
          <w:color w:val="auto"/>
          <w:sz w:val="24"/>
          <w:szCs w:val="24"/>
        </w:rPr>
        <w:t xml:space="preserve">9.0 </w:t>
      </w:r>
      <w:r w:rsidR="00773963" w:rsidRPr="00E80B46">
        <w:rPr>
          <w:rFonts w:ascii="Times New Roman" w:hAnsi="Times New Roman" w:cs="Times New Roman"/>
          <w:b/>
          <w:bCs/>
          <w:color w:val="auto"/>
          <w:sz w:val="24"/>
          <w:szCs w:val="24"/>
        </w:rPr>
        <w:t>References</w:t>
      </w:r>
    </w:p>
    <w:p w14:paraId="76D4663A" w14:textId="77777777" w:rsidR="00205F89" w:rsidRDefault="00205F89" w:rsidP="00205F89"/>
    <w:p w14:paraId="7A7F47B8" w14:textId="77777777" w:rsidR="00AC2F5C" w:rsidRPr="00AC2F5C" w:rsidRDefault="00440263" w:rsidP="00AC2F5C">
      <w:pPr>
        <w:pStyle w:val="Bibliography"/>
        <w:rPr>
          <w:rFonts w:ascii="Aptos" w:hAnsi="Aptos"/>
        </w:rPr>
      </w:pPr>
      <w:r>
        <w:fldChar w:fldCharType="begin"/>
      </w:r>
      <w:r w:rsidR="00AC2F5C">
        <w:instrText xml:space="preserve"> ADDIN ZOTERO_BIBL {"uncited":[],"omitted":[],"custom":[]} CSL_BIBLIOGRAPHY </w:instrText>
      </w:r>
      <w:r>
        <w:fldChar w:fldCharType="separate"/>
      </w:r>
      <w:r w:rsidR="00AC2F5C" w:rsidRPr="00AC2F5C">
        <w:rPr>
          <w:rFonts w:ascii="Aptos" w:hAnsi="Aptos"/>
        </w:rPr>
        <w:t>1.</w:t>
      </w:r>
      <w:r w:rsidR="00AC2F5C" w:rsidRPr="00AC2F5C">
        <w:rPr>
          <w:rFonts w:ascii="Aptos" w:hAnsi="Aptos"/>
        </w:rPr>
        <w:tab/>
        <w:t>Ali, M., Nelson, A.R., Lopez, A.L., Sack, D.A.: Updated Global Burden of Cholera in Endemic Countries. PLoS Negl. Trop. Dis. 9, e0003832 (2015). https://doi.org/10.1371/journal.pntd.0003832.</w:t>
      </w:r>
    </w:p>
    <w:p w14:paraId="7FEF4FCE" w14:textId="77777777" w:rsidR="00AC2F5C" w:rsidRPr="00AC2F5C" w:rsidRDefault="00AC2F5C" w:rsidP="00AC2F5C">
      <w:pPr>
        <w:pStyle w:val="Bibliography"/>
        <w:rPr>
          <w:rFonts w:ascii="Aptos" w:hAnsi="Aptos"/>
        </w:rPr>
      </w:pPr>
      <w:r w:rsidRPr="00AC2F5C">
        <w:rPr>
          <w:rFonts w:ascii="Aptos" w:hAnsi="Aptos"/>
        </w:rPr>
        <w:lastRenderedPageBreak/>
        <w:t>2.</w:t>
      </w:r>
      <w:r w:rsidRPr="00AC2F5C">
        <w:rPr>
          <w:rFonts w:ascii="Aptos" w:hAnsi="Aptos"/>
        </w:rPr>
        <w:tab/>
        <w:t>WHO: Cholera, https://www.who.int/news-room/fact-sheets/detail/cholera, last accessed 2025/07/21.</w:t>
      </w:r>
    </w:p>
    <w:p w14:paraId="1AD59CAE" w14:textId="77777777" w:rsidR="00AC2F5C" w:rsidRPr="00AC2F5C" w:rsidRDefault="00AC2F5C" w:rsidP="00AC2F5C">
      <w:pPr>
        <w:pStyle w:val="Bibliography"/>
        <w:rPr>
          <w:rFonts w:ascii="Aptos" w:hAnsi="Aptos"/>
        </w:rPr>
      </w:pPr>
      <w:r w:rsidRPr="00AC2F5C">
        <w:rPr>
          <w:rFonts w:ascii="Aptos" w:hAnsi="Aptos"/>
        </w:rPr>
        <w:t>3.</w:t>
      </w:r>
      <w:r w:rsidRPr="00AC2F5C">
        <w:rPr>
          <w:rFonts w:ascii="Aptos" w:hAnsi="Aptos"/>
        </w:rPr>
        <w:tab/>
        <w:t>Olayinka, H.M.: Developing Explainable Machine Learning Models for Early Diagnosis, Prognosis, and Personalized Treatment Planning in Complex Chronic Diseases: A Comprehensive Study on Data Integration, Ethical Challenges, and Clinical Deployment. Int. J. Future Eng. Innov. 2, 113–120 (2025). https://doi.org/10.54660/IJFEI.2025.2.3.113-120.</w:t>
      </w:r>
    </w:p>
    <w:p w14:paraId="0FE88905" w14:textId="77777777" w:rsidR="00AC2F5C" w:rsidRPr="00AC2F5C" w:rsidRDefault="00AC2F5C" w:rsidP="00AC2F5C">
      <w:pPr>
        <w:pStyle w:val="Bibliography"/>
        <w:rPr>
          <w:rFonts w:ascii="Aptos" w:hAnsi="Aptos"/>
        </w:rPr>
      </w:pPr>
      <w:r w:rsidRPr="00AC2F5C">
        <w:rPr>
          <w:rFonts w:ascii="Aptos" w:hAnsi="Aptos"/>
        </w:rPr>
        <w:t>4.</w:t>
      </w:r>
      <w:r w:rsidRPr="00AC2F5C">
        <w:rPr>
          <w:rFonts w:ascii="Aptos" w:hAnsi="Aptos"/>
        </w:rPr>
        <w:tab/>
        <w:t>Cheng, Y., Zhang, C., Zhang, Z., Meng, X., Hong, S., Li, W., Wang, Z., Wang, Z., Yin, F., Zhao, J., He, X.: Exploring Large Language Model based Intelligent Agents: Definitions, Methods, and Prospects, http://arxiv.org/abs/2401.03428, (2024). https://doi.org/10.48550/arXiv.2401.03428.</w:t>
      </w:r>
    </w:p>
    <w:p w14:paraId="66DD3511" w14:textId="77777777" w:rsidR="00AC2F5C" w:rsidRPr="00AC2F5C" w:rsidRDefault="00AC2F5C" w:rsidP="00AC2F5C">
      <w:pPr>
        <w:pStyle w:val="Bibliography"/>
        <w:rPr>
          <w:rFonts w:ascii="Aptos" w:hAnsi="Aptos"/>
        </w:rPr>
      </w:pPr>
      <w:r w:rsidRPr="00AC2F5C">
        <w:rPr>
          <w:rFonts w:ascii="Aptos" w:hAnsi="Aptos"/>
        </w:rPr>
        <w:t>5.</w:t>
      </w:r>
      <w:r w:rsidRPr="00AC2F5C">
        <w:rPr>
          <w:rFonts w:ascii="Aptos" w:hAnsi="Aptos"/>
        </w:rPr>
        <w:tab/>
        <w:t>Enhancing the Interpretability of Malaria and Typhoid Diagnosis with Explainable AI and Large Language Models, https://www.mdpi.com/2414-6366/9/9/216, last accessed 2025/08/02.</w:t>
      </w:r>
    </w:p>
    <w:p w14:paraId="4F49CC7A" w14:textId="77777777" w:rsidR="00AC2F5C" w:rsidRPr="00AC2F5C" w:rsidRDefault="00AC2F5C" w:rsidP="00AC2F5C">
      <w:pPr>
        <w:pStyle w:val="Bibliography"/>
        <w:rPr>
          <w:rFonts w:ascii="Aptos" w:hAnsi="Aptos"/>
        </w:rPr>
      </w:pPr>
      <w:r w:rsidRPr="00AC2F5C">
        <w:rPr>
          <w:rFonts w:ascii="Aptos" w:hAnsi="Aptos"/>
        </w:rPr>
        <w:t>6.</w:t>
      </w:r>
      <w:r w:rsidRPr="00AC2F5C">
        <w:rPr>
          <w:rFonts w:ascii="Aptos" w:hAnsi="Aptos"/>
        </w:rPr>
        <w:tab/>
        <w:t>Mulwa, D., Kazuzuru, B., Misinzo, G., Bett, B.: An XGBoost Approach to Predictive Modelling of Rift Valley Fever Outbreaks in Kenya Using Climatic Factors. Big Data Cogn. Comput. 8, 148 (2024). https://doi.org/10.3390/bdcc8110148.</w:t>
      </w:r>
    </w:p>
    <w:p w14:paraId="5D365576" w14:textId="77777777" w:rsidR="00AC2F5C" w:rsidRPr="00AC2F5C" w:rsidRDefault="00AC2F5C" w:rsidP="00AC2F5C">
      <w:pPr>
        <w:pStyle w:val="Bibliography"/>
        <w:rPr>
          <w:rFonts w:ascii="Aptos" w:hAnsi="Aptos"/>
        </w:rPr>
      </w:pPr>
      <w:r w:rsidRPr="00AC2F5C">
        <w:rPr>
          <w:rFonts w:ascii="Aptos" w:hAnsi="Aptos"/>
        </w:rPr>
        <w:t>7.</w:t>
      </w:r>
      <w:r w:rsidRPr="00AC2F5C">
        <w:rPr>
          <w:rFonts w:ascii="Aptos" w:hAnsi="Aptos"/>
        </w:rPr>
        <w:tab/>
        <w:t>Charnley, G.E.C., Kelman, I., Green, N., Hinsley, W., Gaythorpe, K.A.M., Murray, K.A.: Exploring relationships between drought and epidemic cholera in Africa using generalised linear models. BMC Infect. Dis. 21, 1177 (2021). https://doi.org/10.1186/s12879-021-06856-4.</w:t>
      </w:r>
    </w:p>
    <w:p w14:paraId="0879745A" w14:textId="77777777" w:rsidR="00AC2F5C" w:rsidRPr="00AC2F5C" w:rsidRDefault="00AC2F5C" w:rsidP="00AC2F5C">
      <w:pPr>
        <w:pStyle w:val="Bibliography"/>
        <w:rPr>
          <w:rFonts w:ascii="Aptos" w:hAnsi="Aptos"/>
        </w:rPr>
      </w:pPr>
      <w:r w:rsidRPr="00AC2F5C">
        <w:rPr>
          <w:rFonts w:ascii="Aptos" w:hAnsi="Aptos"/>
        </w:rPr>
        <w:t>8.</w:t>
      </w:r>
      <w:r w:rsidRPr="00AC2F5C">
        <w:rPr>
          <w:rFonts w:ascii="Aptos" w:hAnsi="Aptos"/>
        </w:rPr>
        <w:tab/>
        <w:t>Onyijen, O.H., Olaitan, E.O., Olayinka, T.C., Oyelola, S.: DATA-DRIVEN MACHINE LEARNING TECHNIQUES FOR THE PREDICTION OF CHOLERA OUTBREAK IN WEST AFRICA. West. Eur. J. Mod. Exp. Sci. Methods. 1, 33–51 (2023).</w:t>
      </w:r>
    </w:p>
    <w:p w14:paraId="36714410" w14:textId="77777777" w:rsidR="00AC2F5C" w:rsidRPr="00AC2F5C" w:rsidRDefault="00AC2F5C" w:rsidP="00AC2F5C">
      <w:pPr>
        <w:pStyle w:val="Bibliography"/>
        <w:rPr>
          <w:rFonts w:ascii="Aptos" w:hAnsi="Aptos"/>
        </w:rPr>
      </w:pPr>
      <w:r w:rsidRPr="00AC2F5C">
        <w:rPr>
          <w:rFonts w:ascii="Aptos" w:hAnsi="Aptos"/>
        </w:rPr>
        <w:t>9.</w:t>
      </w:r>
      <w:r w:rsidRPr="00AC2F5C">
        <w:rPr>
          <w:rFonts w:ascii="Aptos" w:hAnsi="Aptos"/>
        </w:rPr>
        <w:tab/>
        <w:t>Hassija, V., Chamola, V., Mahapatra, A., Singal, A., Goel, D., Huang, K., Scardapane, S., Spinelli, I., Mahmud, M., Hussain, A.: Interpreting Black-Box Models: A Review on Explainable Artificial Intelligence. Cogn. Comput. 16, 45–74 (2024). https://doi.org/10.1007/s12559-023-10179-8.</w:t>
      </w:r>
    </w:p>
    <w:p w14:paraId="324CE976" w14:textId="77777777" w:rsidR="00AC2F5C" w:rsidRPr="00AC2F5C" w:rsidRDefault="00AC2F5C" w:rsidP="00AC2F5C">
      <w:pPr>
        <w:pStyle w:val="Bibliography"/>
        <w:rPr>
          <w:rFonts w:ascii="Aptos" w:hAnsi="Aptos"/>
        </w:rPr>
      </w:pPr>
      <w:r w:rsidRPr="00AC2F5C">
        <w:rPr>
          <w:rFonts w:ascii="Aptos" w:hAnsi="Aptos"/>
        </w:rPr>
        <w:t>10.</w:t>
      </w:r>
      <w:r w:rsidRPr="00AC2F5C">
        <w:rPr>
          <w:rFonts w:ascii="Aptos" w:hAnsi="Aptos"/>
        </w:rPr>
        <w:tab/>
        <w:t>Explainable machine learning model incorporating social determinants of health to predict chronic kidney disease in type 2 diabetes patients | Journal of Diabetes &amp; Metabolic Disorders, https://link.springer.com/article/10.1007/s40200-025-01621-9, last accessed 2025/08/02.</w:t>
      </w:r>
    </w:p>
    <w:p w14:paraId="4BA530EE" w14:textId="77777777" w:rsidR="00AC2F5C" w:rsidRPr="00AC2F5C" w:rsidRDefault="00AC2F5C" w:rsidP="00AC2F5C">
      <w:pPr>
        <w:pStyle w:val="Bibliography"/>
        <w:rPr>
          <w:rFonts w:ascii="Aptos" w:hAnsi="Aptos"/>
        </w:rPr>
      </w:pPr>
      <w:r w:rsidRPr="00AC2F5C">
        <w:rPr>
          <w:rFonts w:ascii="Aptos" w:hAnsi="Aptos"/>
        </w:rPr>
        <w:t>11.</w:t>
      </w:r>
      <w:r w:rsidRPr="00AC2F5C">
        <w:rPr>
          <w:rFonts w:ascii="Aptos" w:hAnsi="Aptos"/>
        </w:rPr>
        <w:tab/>
        <w:t>Peykani, P., Ramezanlou, F., Tanasescu, C., Ghanidel, S.: Large Language Models: A Structured Taxonomy and Review of Challenges, Limitations, Solutions, and Future Directions. Appl. Sci. 15, 8103 (2025). https://doi.org/10.3390/app15148103.</w:t>
      </w:r>
    </w:p>
    <w:p w14:paraId="1B52E4DE" w14:textId="77777777" w:rsidR="00AC2F5C" w:rsidRPr="00AC2F5C" w:rsidRDefault="00AC2F5C" w:rsidP="00AC2F5C">
      <w:pPr>
        <w:pStyle w:val="Bibliography"/>
        <w:rPr>
          <w:rFonts w:ascii="Aptos" w:hAnsi="Aptos"/>
        </w:rPr>
      </w:pPr>
      <w:r w:rsidRPr="00AC2F5C">
        <w:rPr>
          <w:rFonts w:ascii="Aptos" w:hAnsi="Aptos"/>
        </w:rPr>
        <w:t>12.</w:t>
      </w:r>
      <w:r w:rsidRPr="00AC2F5C">
        <w:rPr>
          <w:rFonts w:ascii="Aptos" w:hAnsi="Aptos"/>
        </w:rPr>
        <w:tab/>
        <w:t>Privacy-Preserving Clinical Decision Support for Emergency Triage Using LLMs: System Architecture and Real-World Evaluation, https://www.mdpi.com/2076-3417/15/15/8412, last accessed 2025/08/02.</w:t>
      </w:r>
    </w:p>
    <w:p w14:paraId="5FF1D684" w14:textId="121D00DB" w:rsidR="00205F89" w:rsidRPr="00205F89" w:rsidRDefault="00440263" w:rsidP="00205F89">
      <w:r>
        <w:fldChar w:fldCharType="end"/>
      </w:r>
    </w:p>
    <w:sectPr w:rsidR="00205F89" w:rsidRPr="00205F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A4F5C"/>
    <w:multiLevelType w:val="multilevel"/>
    <w:tmpl w:val="8C3C5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7C2824"/>
    <w:multiLevelType w:val="multilevel"/>
    <w:tmpl w:val="4FFAA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133889"/>
    <w:multiLevelType w:val="multilevel"/>
    <w:tmpl w:val="52D42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5"/>
  </w:num>
  <w:num w:numId="2" w16cid:durableId="6910616">
    <w:abstractNumId w:val="0"/>
  </w:num>
  <w:num w:numId="3" w16cid:durableId="71777331">
    <w:abstractNumId w:val="7"/>
  </w:num>
  <w:num w:numId="4" w16cid:durableId="1190921480">
    <w:abstractNumId w:val="8"/>
  </w:num>
  <w:num w:numId="5" w16cid:durableId="1139880243">
    <w:abstractNumId w:val="10"/>
  </w:num>
  <w:num w:numId="6" w16cid:durableId="1927299940">
    <w:abstractNumId w:val="1"/>
  </w:num>
  <w:num w:numId="7" w16cid:durableId="1598828746">
    <w:abstractNumId w:val="11"/>
  </w:num>
  <w:num w:numId="8" w16cid:durableId="41099658">
    <w:abstractNumId w:val="2"/>
  </w:num>
  <w:num w:numId="9" w16cid:durableId="523833816">
    <w:abstractNumId w:val="9"/>
  </w:num>
  <w:num w:numId="10" w16cid:durableId="432088739">
    <w:abstractNumId w:val="14"/>
  </w:num>
  <w:num w:numId="11" w16cid:durableId="1960604122">
    <w:abstractNumId w:val="12"/>
  </w:num>
  <w:num w:numId="12" w16cid:durableId="2139566880">
    <w:abstractNumId w:val="4"/>
  </w:num>
  <w:num w:numId="13" w16cid:durableId="1401634955">
    <w:abstractNumId w:val="15"/>
  </w:num>
  <w:num w:numId="14" w16cid:durableId="206065089">
    <w:abstractNumId w:val="6"/>
  </w:num>
  <w:num w:numId="15" w16cid:durableId="1017006609">
    <w:abstractNumId w:val="17"/>
  </w:num>
  <w:num w:numId="16" w16cid:durableId="1370035297">
    <w:abstractNumId w:val="3"/>
  </w:num>
  <w:num w:numId="17" w16cid:durableId="1444493617">
    <w:abstractNumId w:val="16"/>
  </w:num>
  <w:num w:numId="18" w16cid:durableId="199768000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341A6"/>
    <w:rsid w:val="00053F7D"/>
    <w:rsid w:val="00072315"/>
    <w:rsid w:val="0008269C"/>
    <w:rsid w:val="00095EA2"/>
    <w:rsid w:val="000B12C4"/>
    <w:rsid w:val="000E34F4"/>
    <w:rsid w:val="00113251"/>
    <w:rsid w:val="00120A21"/>
    <w:rsid w:val="00161BB7"/>
    <w:rsid w:val="001D4760"/>
    <w:rsid w:val="001F3F29"/>
    <w:rsid w:val="00202D7F"/>
    <w:rsid w:val="00205F89"/>
    <w:rsid w:val="0026359E"/>
    <w:rsid w:val="002878EB"/>
    <w:rsid w:val="002A3B74"/>
    <w:rsid w:val="002B4E62"/>
    <w:rsid w:val="002E4D50"/>
    <w:rsid w:val="00334F30"/>
    <w:rsid w:val="00346A32"/>
    <w:rsid w:val="00380F81"/>
    <w:rsid w:val="003A1BE2"/>
    <w:rsid w:val="003B5B9A"/>
    <w:rsid w:val="003D22E5"/>
    <w:rsid w:val="003E4EEB"/>
    <w:rsid w:val="003F2B0E"/>
    <w:rsid w:val="003F3108"/>
    <w:rsid w:val="00415C6F"/>
    <w:rsid w:val="00424985"/>
    <w:rsid w:val="00440263"/>
    <w:rsid w:val="00451692"/>
    <w:rsid w:val="004A4376"/>
    <w:rsid w:val="004F0121"/>
    <w:rsid w:val="00505EC2"/>
    <w:rsid w:val="00512664"/>
    <w:rsid w:val="00515406"/>
    <w:rsid w:val="00566820"/>
    <w:rsid w:val="0059531F"/>
    <w:rsid w:val="00597A4F"/>
    <w:rsid w:val="006437F9"/>
    <w:rsid w:val="006554C1"/>
    <w:rsid w:val="00663054"/>
    <w:rsid w:val="0067030E"/>
    <w:rsid w:val="00682236"/>
    <w:rsid w:val="0068312D"/>
    <w:rsid w:val="006B7522"/>
    <w:rsid w:val="006E3262"/>
    <w:rsid w:val="00727319"/>
    <w:rsid w:val="00773963"/>
    <w:rsid w:val="0078735F"/>
    <w:rsid w:val="00792E36"/>
    <w:rsid w:val="007A70F5"/>
    <w:rsid w:val="007F7EA5"/>
    <w:rsid w:val="00834BE4"/>
    <w:rsid w:val="0085216A"/>
    <w:rsid w:val="00863BB8"/>
    <w:rsid w:val="00882AE9"/>
    <w:rsid w:val="008B4F72"/>
    <w:rsid w:val="008E0FF2"/>
    <w:rsid w:val="008E483A"/>
    <w:rsid w:val="00921090"/>
    <w:rsid w:val="00921D3E"/>
    <w:rsid w:val="00944742"/>
    <w:rsid w:val="009530D8"/>
    <w:rsid w:val="00997D41"/>
    <w:rsid w:val="009A752A"/>
    <w:rsid w:val="009C36FA"/>
    <w:rsid w:val="00A02259"/>
    <w:rsid w:val="00A15255"/>
    <w:rsid w:val="00A268B3"/>
    <w:rsid w:val="00A532EE"/>
    <w:rsid w:val="00A61104"/>
    <w:rsid w:val="00A85711"/>
    <w:rsid w:val="00AB4177"/>
    <w:rsid w:val="00AB429D"/>
    <w:rsid w:val="00AB6CD6"/>
    <w:rsid w:val="00AC2F5C"/>
    <w:rsid w:val="00AC73D6"/>
    <w:rsid w:val="00B37362"/>
    <w:rsid w:val="00B55EAA"/>
    <w:rsid w:val="00B87278"/>
    <w:rsid w:val="00B91DB8"/>
    <w:rsid w:val="00BE29A1"/>
    <w:rsid w:val="00BF28D1"/>
    <w:rsid w:val="00BF3021"/>
    <w:rsid w:val="00C2228D"/>
    <w:rsid w:val="00C81A4E"/>
    <w:rsid w:val="00CB41C7"/>
    <w:rsid w:val="00CE2A2D"/>
    <w:rsid w:val="00CF0CBC"/>
    <w:rsid w:val="00CF5B78"/>
    <w:rsid w:val="00D2512B"/>
    <w:rsid w:val="00D53648"/>
    <w:rsid w:val="00D6247F"/>
    <w:rsid w:val="00D96DE4"/>
    <w:rsid w:val="00DB37A4"/>
    <w:rsid w:val="00DF21A1"/>
    <w:rsid w:val="00E35114"/>
    <w:rsid w:val="00E60F44"/>
    <w:rsid w:val="00E80B46"/>
    <w:rsid w:val="00E93E4A"/>
    <w:rsid w:val="00EB0FFD"/>
    <w:rsid w:val="00EB1C43"/>
    <w:rsid w:val="00ED21CF"/>
    <w:rsid w:val="00ED3D0E"/>
    <w:rsid w:val="00F25FDF"/>
    <w:rsid w:val="00F51F71"/>
    <w:rsid w:val="00F64C9F"/>
    <w:rsid w:val="00F65336"/>
    <w:rsid w:val="00F76BF4"/>
    <w:rsid w:val="00F80879"/>
    <w:rsid w:val="00FA0497"/>
    <w:rsid w:val="00FD77C6"/>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 w:type="table" w:styleId="TableGrid">
    <w:name w:val="Table Grid"/>
    <w:basedOn w:val="TableNormal"/>
    <w:uiPriority w:val="39"/>
    <w:rsid w:val="00095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E93E4A"/>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paragraph" w:styleId="Bibliography">
    <w:name w:val="Bibliography"/>
    <w:basedOn w:val="Normal"/>
    <w:next w:val="Normal"/>
    <w:uiPriority w:val="37"/>
    <w:unhideWhenUsed/>
    <w:rsid w:val="00440263"/>
    <w:pPr>
      <w:tabs>
        <w:tab w:val="left" w:pos="264"/>
      </w:tabs>
      <w:spacing w:after="0" w:line="240" w:lineRule="auto"/>
      <w:ind w:left="264" w:hanging="264"/>
    </w:pPr>
  </w:style>
  <w:style w:type="character" w:styleId="PlaceholderText">
    <w:name w:val="Placeholder Text"/>
    <w:basedOn w:val="DefaultParagraphFont"/>
    <w:uiPriority w:val="99"/>
    <w:semiHidden/>
    <w:rsid w:val="00AB6CD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0051">
      <w:bodyDiv w:val="1"/>
      <w:marLeft w:val="0"/>
      <w:marRight w:val="0"/>
      <w:marTop w:val="0"/>
      <w:marBottom w:val="0"/>
      <w:divBdr>
        <w:top w:val="none" w:sz="0" w:space="0" w:color="auto"/>
        <w:left w:val="none" w:sz="0" w:space="0" w:color="auto"/>
        <w:bottom w:val="none" w:sz="0" w:space="0" w:color="auto"/>
        <w:right w:val="none" w:sz="0" w:space="0" w:color="auto"/>
      </w:divBdr>
    </w:div>
    <w:div w:id="51580241">
      <w:bodyDiv w:val="1"/>
      <w:marLeft w:val="0"/>
      <w:marRight w:val="0"/>
      <w:marTop w:val="0"/>
      <w:marBottom w:val="0"/>
      <w:divBdr>
        <w:top w:val="none" w:sz="0" w:space="0" w:color="auto"/>
        <w:left w:val="none" w:sz="0" w:space="0" w:color="auto"/>
        <w:bottom w:val="none" w:sz="0" w:space="0" w:color="auto"/>
        <w:right w:val="none" w:sz="0" w:space="0" w:color="auto"/>
      </w:divBdr>
    </w:div>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273023100">
      <w:bodyDiv w:val="1"/>
      <w:marLeft w:val="0"/>
      <w:marRight w:val="0"/>
      <w:marTop w:val="0"/>
      <w:marBottom w:val="0"/>
      <w:divBdr>
        <w:top w:val="none" w:sz="0" w:space="0" w:color="auto"/>
        <w:left w:val="none" w:sz="0" w:space="0" w:color="auto"/>
        <w:bottom w:val="none" w:sz="0" w:space="0" w:color="auto"/>
        <w:right w:val="none" w:sz="0" w:space="0" w:color="auto"/>
      </w:divBdr>
    </w:div>
    <w:div w:id="311913547">
      <w:bodyDiv w:val="1"/>
      <w:marLeft w:val="0"/>
      <w:marRight w:val="0"/>
      <w:marTop w:val="0"/>
      <w:marBottom w:val="0"/>
      <w:divBdr>
        <w:top w:val="none" w:sz="0" w:space="0" w:color="auto"/>
        <w:left w:val="none" w:sz="0" w:space="0" w:color="auto"/>
        <w:bottom w:val="none" w:sz="0" w:space="0" w:color="auto"/>
        <w:right w:val="none" w:sz="0" w:space="0" w:color="auto"/>
      </w:divBdr>
    </w:div>
    <w:div w:id="325524867">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499278474">
      <w:bodyDiv w:val="1"/>
      <w:marLeft w:val="0"/>
      <w:marRight w:val="0"/>
      <w:marTop w:val="0"/>
      <w:marBottom w:val="0"/>
      <w:divBdr>
        <w:top w:val="none" w:sz="0" w:space="0" w:color="auto"/>
        <w:left w:val="none" w:sz="0" w:space="0" w:color="auto"/>
        <w:bottom w:val="none" w:sz="0" w:space="0" w:color="auto"/>
        <w:right w:val="none" w:sz="0" w:space="0" w:color="auto"/>
      </w:divBdr>
    </w:div>
    <w:div w:id="540872174">
      <w:bodyDiv w:val="1"/>
      <w:marLeft w:val="0"/>
      <w:marRight w:val="0"/>
      <w:marTop w:val="0"/>
      <w:marBottom w:val="0"/>
      <w:divBdr>
        <w:top w:val="none" w:sz="0" w:space="0" w:color="auto"/>
        <w:left w:val="none" w:sz="0" w:space="0" w:color="auto"/>
        <w:bottom w:val="none" w:sz="0" w:space="0" w:color="auto"/>
        <w:right w:val="none" w:sz="0" w:space="0" w:color="auto"/>
      </w:divBdr>
    </w:div>
    <w:div w:id="545720605">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595207903">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676687306">
      <w:bodyDiv w:val="1"/>
      <w:marLeft w:val="0"/>
      <w:marRight w:val="0"/>
      <w:marTop w:val="0"/>
      <w:marBottom w:val="0"/>
      <w:divBdr>
        <w:top w:val="none" w:sz="0" w:space="0" w:color="auto"/>
        <w:left w:val="none" w:sz="0" w:space="0" w:color="auto"/>
        <w:bottom w:val="none" w:sz="0" w:space="0" w:color="auto"/>
        <w:right w:val="none" w:sz="0" w:space="0" w:color="auto"/>
      </w:divBdr>
    </w:div>
    <w:div w:id="706683643">
      <w:bodyDiv w:val="1"/>
      <w:marLeft w:val="0"/>
      <w:marRight w:val="0"/>
      <w:marTop w:val="0"/>
      <w:marBottom w:val="0"/>
      <w:divBdr>
        <w:top w:val="none" w:sz="0" w:space="0" w:color="auto"/>
        <w:left w:val="none" w:sz="0" w:space="0" w:color="auto"/>
        <w:bottom w:val="none" w:sz="0" w:space="0" w:color="auto"/>
        <w:right w:val="none" w:sz="0" w:space="0" w:color="auto"/>
      </w:divBdr>
    </w:div>
    <w:div w:id="709770380">
      <w:bodyDiv w:val="1"/>
      <w:marLeft w:val="0"/>
      <w:marRight w:val="0"/>
      <w:marTop w:val="0"/>
      <w:marBottom w:val="0"/>
      <w:divBdr>
        <w:top w:val="none" w:sz="0" w:space="0" w:color="auto"/>
        <w:left w:val="none" w:sz="0" w:space="0" w:color="auto"/>
        <w:bottom w:val="none" w:sz="0" w:space="0" w:color="auto"/>
        <w:right w:val="none" w:sz="0" w:space="0" w:color="auto"/>
      </w:divBdr>
    </w:div>
    <w:div w:id="772433283">
      <w:bodyDiv w:val="1"/>
      <w:marLeft w:val="0"/>
      <w:marRight w:val="0"/>
      <w:marTop w:val="0"/>
      <w:marBottom w:val="0"/>
      <w:divBdr>
        <w:top w:val="none" w:sz="0" w:space="0" w:color="auto"/>
        <w:left w:val="none" w:sz="0" w:space="0" w:color="auto"/>
        <w:bottom w:val="none" w:sz="0" w:space="0" w:color="auto"/>
        <w:right w:val="none" w:sz="0" w:space="0" w:color="auto"/>
      </w:divBdr>
    </w:div>
    <w:div w:id="773205032">
      <w:bodyDiv w:val="1"/>
      <w:marLeft w:val="0"/>
      <w:marRight w:val="0"/>
      <w:marTop w:val="0"/>
      <w:marBottom w:val="0"/>
      <w:divBdr>
        <w:top w:val="none" w:sz="0" w:space="0" w:color="auto"/>
        <w:left w:val="none" w:sz="0" w:space="0" w:color="auto"/>
        <w:bottom w:val="none" w:sz="0" w:space="0" w:color="auto"/>
        <w:right w:val="none" w:sz="0" w:space="0" w:color="auto"/>
      </w:divBdr>
    </w:div>
    <w:div w:id="792796834">
      <w:bodyDiv w:val="1"/>
      <w:marLeft w:val="0"/>
      <w:marRight w:val="0"/>
      <w:marTop w:val="0"/>
      <w:marBottom w:val="0"/>
      <w:divBdr>
        <w:top w:val="none" w:sz="0" w:space="0" w:color="auto"/>
        <w:left w:val="none" w:sz="0" w:space="0" w:color="auto"/>
        <w:bottom w:val="none" w:sz="0" w:space="0" w:color="auto"/>
        <w:right w:val="none" w:sz="0" w:space="0" w:color="auto"/>
      </w:divBdr>
    </w:div>
    <w:div w:id="800078958">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3831886">
      <w:bodyDiv w:val="1"/>
      <w:marLeft w:val="0"/>
      <w:marRight w:val="0"/>
      <w:marTop w:val="0"/>
      <w:marBottom w:val="0"/>
      <w:divBdr>
        <w:top w:val="none" w:sz="0" w:space="0" w:color="auto"/>
        <w:left w:val="none" w:sz="0" w:space="0" w:color="auto"/>
        <w:bottom w:val="none" w:sz="0" w:space="0" w:color="auto"/>
        <w:right w:val="none" w:sz="0" w:space="0" w:color="auto"/>
      </w:divBdr>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21139717">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58415183">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62446728">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300108877">
      <w:bodyDiv w:val="1"/>
      <w:marLeft w:val="0"/>
      <w:marRight w:val="0"/>
      <w:marTop w:val="0"/>
      <w:marBottom w:val="0"/>
      <w:divBdr>
        <w:top w:val="none" w:sz="0" w:space="0" w:color="auto"/>
        <w:left w:val="none" w:sz="0" w:space="0" w:color="auto"/>
        <w:bottom w:val="none" w:sz="0" w:space="0" w:color="auto"/>
        <w:right w:val="none" w:sz="0" w:space="0" w:color="auto"/>
      </w:divBdr>
    </w:div>
    <w:div w:id="1306351141">
      <w:bodyDiv w:val="1"/>
      <w:marLeft w:val="0"/>
      <w:marRight w:val="0"/>
      <w:marTop w:val="0"/>
      <w:marBottom w:val="0"/>
      <w:divBdr>
        <w:top w:val="none" w:sz="0" w:space="0" w:color="auto"/>
        <w:left w:val="none" w:sz="0" w:space="0" w:color="auto"/>
        <w:bottom w:val="none" w:sz="0" w:space="0" w:color="auto"/>
        <w:right w:val="none" w:sz="0" w:space="0" w:color="auto"/>
      </w:divBdr>
    </w:div>
    <w:div w:id="1428772845">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553612003">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660764568">
      <w:bodyDiv w:val="1"/>
      <w:marLeft w:val="0"/>
      <w:marRight w:val="0"/>
      <w:marTop w:val="0"/>
      <w:marBottom w:val="0"/>
      <w:divBdr>
        <w:top w:val="none" w:sz="0" w:space="0" w:color="auto"/>
        <w:left w:val="none" w:sz="0" w:space="0" w:color="auto"/>
        <w:bottom w:val="none" w:sz="0" w:space="0" w:color="auto"/>
        <w:right w:val="none" w:sz="0" w:space="0" w:color="auto"/>
      </w:divBdr>
    </w:div>
    <w:div w:id="1684165108">
      <w:bodyDiv w:val="1"/>
      <w:marLeft w:val="0"/>
      <w:marRight w:val="0"/>
      <w:marTop w:val="0"/>
      <w:marBottom w:val="0"/>
      <w:divBdr>
        <w:top w:val="none" w:sz="0" w:space="0" w:color="auto"/>
        <w:left w:val="none" w:sz="0" w:space="0" w:color="auto"/>
        <w:bottom w:val="none" w:sz="0" w:space="0" w:color="auto"/>
        <w:right w:val="none" w:sz="0" w:space="0" w:color="auto"/>
      </w:divBdr>
    </w:div>
    <w:div w:id="169668716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26486094">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754548368">
      <w:bodyDiv w:val="1"/>
      <w:marLeft w:val="0"/>
      <w:marRight w:val="0"/>
      <w:marTop w:val="0"/>
      <w:marBottom w:val="0"/>
      <w:divBdr>
        <w:top w:val="none" w:sz="0" w:space="0" w:color="auto"/>
        <w:left w:val="none" w:sz="0" w:space="0" w:color="auto"/>
        <w:bottom w:val="none" w:sz="0" w:space="0" w:color="auto"/>
        <w:right w:val="none" w:sz="0" w:space="0" w:color="auto"/>
      </w:divBdr>
    </w:div>
    <w:div w:id="1805929921">
      <w:bodyDiv w:val="1"/>
      <w:marLeft w:val="0"/>
      <w:marRight w:val="0"/>
      <w:marTop w:val="0"/>
      <w:marBottom w:val="0"/>
      <w:divBdr>
        <w:top w:val="none" w:sz="0" w:space="0" w:color="auto"/>
        <w:left w:val="none" w:sz="0" w:space="0" w:color="auto"/>
        <w:bottom w:val="none" w:sz="0" w:space="0" w:color="auto"/>
        <w:right w:val="none" w:sz="0" w:space="0" w:color="auto"/>
      </w:divBdr>
    </w:div>
    <w:div w:id="183888683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18787876">
      <w:bodyDiv w:val="1"/>
      <w:marLeft w:val="0"/>
      <w:marRight w:val="0"/>
      <w:marTop w:val="0"/>
      <w:marBottom w:val="0"/>
      <w:divBdr>
        <w:top w:val="none" w:sz="0" w:space="0" w:color="auto"/>
        <w:left w:val="none" w:sz="0" w:space="0" w:color="auto"/>
        <w:bottom w:val="none" w:sz="0" w:space="0" w:color="auto"/>
        <w:right w:val="none" w:sz="0" w:space="0" w:color="auto"/>
      </w:divBdr>
    </w:div>
    <w:div w:id="1958563599">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75209725">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1999529014">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12125235">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kaggle.com/datasets/khushikyad001/water-pollution-and-disease/data"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226A5-C8B2-45EE-ACC8-F3E4A669A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4</TotalTime>
  <Pages>22</Pages>
  <Words>9795</Words>
  <Characters>65928</Characters>
  <Application>Microsoft Office Word</Application>
  <DocSecurity>0</DocSecurity>
  <Lines>1117</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77</cp:revision>
  <dcterms:created xsi:type="dcterms:W3CDTF">2025-07-09T11:40:00Z</dcterms:created>
  <dcterms:modified xsi:type="dcterms:W3CDTF">2025-08-0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22"&gt;&lt;session id="88yJS9je"/&gt;&lt;style id="http://www.zotero.org/styles/springer-lecture-notes-in-computer-science"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